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7AA617" w14:textId="372FBB74" w:rsidR="0071144B" w:rsidRPr="00514242" w:rsidRDefault="00D30C35" w:rsidP="0071144B">
      <w:pPr>
        <w:pStyle w:val="Title"/>
        <w:ind w:firstLine="0"/>
        <w:rPr>
          <w:lang w:val="en-US"/>
        </w:rPr>
      </w:pPr>
      <w:r w:rsidRPr="00514242">
        <w:rPr>
          <w:lang w:val="en-US"/>
        </w:rPr>
        <w:t>Template</w:t>
      </w:r>
      <w:r w:rsidR="0071144B" w:rsidRPr="00514242">
        <w:rPr>
          <w:lang w:val="en-US"/>
        </w:rPr>
        <w:t xml:space="preserve"> </w:t>
      </w:r>
      <w:r w:rsidR="00514242">
        <w:rPr>
          <w:lang w:val="en-US"/>
        </w:rPr>
        <w:t xml:space="preserve">for </w:t>
      </w:r>
      <w:proofErr w:type="spellStart"/>
      <w:r w:rsidR="00514242">
        <w:rPr>
          <w:lang w:val="en-US"/>
        </w:rPr>
        <w:t>Gorter</w:t>
      </w:r>
      <w:proofErr w:type="spellEnd"/>
      <w:r w:rsidR="00514242">
        <w:rPr>
          <w:lang w:val="en-US"/>
        </w:rPr>
        <w:t xml:space="preserve"> </w:t>
      </w:r>
      <w:r w:rsidR="0071144B" w:rsidRPr="00514242">
        <w:rPr>
          <w:lang w:val="en-US"/>
        </w:rPr>
        <w:t>Abstract</w:t>
      </w:r>
      <w:r w:rsidR="00C016CC">
        <w:rPr>
          <w:lang w:val="en-US"/>
        </w:rPr>
        <w:t xml:space="preserve"> in English</w:t>
      </w:r>
      <w:r w:rsidR="0071144B" w:rsidRPr="00514242">
        <w:rPr>
          <w:lang w:val="en-US"/>
        </w:rPr>
        <w:tab/>
      </w:r>
      <w:r w:rsidR="00D74E36">
        <w:rPr>
          <w:lang w:val="en-US"/>
        </w:rPr>
        <w:t xml:space="preserve"> </w:t>
      </w:r>
      <w:r w:rsidR="006471E9" w:rsidRPr="00514242">
        <w:rPr>
          <w:lang w:val="en-US"/>
        </w:rPr>
        <w:t xml:space="preserve">(max </w:t>
      </w:r>
      <w:r w:rsidR="00514242" w:rsidRPr="00514242">
        <w:rPr>
          <w:lang w:val="en-US"/>
        </w:rPr>
        <w:t>5</w:t>
      </w:r>
      <w:r w:rsidR="006471E9" w:rsidRPr="00514242">
        <w:rPr>
          <w:lang w:val="en-US"/>
        </w:rPr>
        <w:t xml:space="preserve"> pages)</w:t>
      </w:r>
    </w:p>
    <w:p w14:paraId="64426392" w14:textId="4FF0D637" w:rsidR="0071144B" w:rsidRPr="00D30C35" w:rsidRDefault="00D30C35" w:rsidP="0071144B">
      <w:pPr>
        <w:pStyle w:val="Erstautor"/>
        <w:ind w:firstLine="0"/>
        <w:rPr>
          <w:lang w:val="en-US"/>
        </w:rPr>
      </w:pPr>
      <w:r w:rsidRPr="00D30C35">
        <w:rPr>
          <w:lang w:val="en-US"/>
        </w:rPr>
        <w:t>First author</w:t>
      </w:r>
      <w:r w:rsidR="0071144B" w:rsidRPr="00D30C35">
        <w:rPr>
          <w:lang w:val="en-US"/>
        </w:rPr>
        <w:t>,</w:t>
      </w:r>
      <w:r w:rsidR="0071144B" w:rsidRPr="00D30C35">
        <w:rPr>
          <w:vertAlign w:val="superscript"/>
          <w:lang w:val="en-US"/>
        </w:rPr>
        <w:t>1,2,3</w:t>
      </w:r>
      <w:r w:rsidR="00514242">
        <w:rPr>
          <w:lang w:val="en-US"/>
        </w:rPr>
        <w:t xml:space="preserve"> </w:t>
      </w:r>
      <w:r>
        <w:rPr>
          <w:lang w:val="en-US"/>
        </w:rPr>
        <w:t>further authors</w:t>
      </w:r>
      <w:r w:rsidR="0071144B" w:rsidRPr="00D30C35">
        <w:rPr>
          <w:vertAlign w:val="superscript"/>
          <w:lang w:val="en-US"/>
        </w:rPr>
        <w:t>3</w:t>
      </w:r>
      <w:r w:rsidR="0071144B" w:rsidRPr="00D30C35">
        <w:rPr>
          <w:lang w:val="en-US"/>
        </w:rPr>
        <w:t xml:space="preserve"> </w:t>
      </w:r>
      <w:r>
        <w:rPr>
          <w:lang w:val="en-US"/>
        </w:rPr>
        <w:t>and</w:t>
      </w:r>
      <w:r w:rsidR="0071144B" w:rsidRPr="00D30C35">
        <w:rPr>
          <w:lang w:val="en-US"/>
        </w:rPr>
        <w:t xml:space="preserve"> </w:t>
      </w:r>
      <w:r>
        <w:rPr>
          <w:lang w:val="en-US"/>
        </w:rPr>
        <w:t>last author</w:t>
      </w:r>
      <w:r w:rsidR="0071144B" w:rsidRPr="00D30C35">
        <w:rPr>
          <w:vertAlign w:val="superscript"/>
          <w:lang w:val="en-US"/>
        </w:rPr>
        <w:t>1</w:t>
      </w:r>
      <w:r w:rsidR="0071144B" w:rsidRPr="00D30C35">
        <w:rPr>
          <w:lang w:val="en-US"/>
        </w:rPr>
        <w:t xml:space="preserve"> </w:t>
      </w:r>
    </w:p>
    <w:p w14:paraId="6AFD3D11" w14:textId="4FCE6587" w:rsidR="00193692" w:rsidRPr="00D30C35" w:rsidRDefault="0071144B" w:rsidP="00193692">
      <w:pPr>
        <w:pStyle w:val="affiliations"/>
        <w:sectPr w:rsidR="00193692" w:rsidRPr="00D30C35" w:rsidSect="00EA1E7D">
          <w:headerReference w:type="even" r:id="rId8"/>
          <w:headerReference w:type="default" r:id="rId9"/>
          <w:footerReference w:type="default" r:id="rId10"/>
          <w:pgSz w:w="11906" w:h="16838"/>
          <w:pgMar w:top="1417" w:right="1417" w:bottom="1134" w:left="1417" w:header="708" w:footer="708" w:gutter="0"/>
          <w:cols w:space="708"/>
          <w:docGrid w:linePitch="360"/>
        </w:sectPr>
      </w:pPr>
      <w:r w:rsidRPr="00D30C35">
        <w:rPr>
          <w:rFonts w:ascii="Arial" w:hAnsi="Arial"/>
        </w:rPr>
        <w:t xml:space="preserve">1 </w:t>
      </w:r>
      <w:r w:rsidR="00D30C35" w:rsidRPr="00D30C35">
        <w:rPr>
          <w:rFonts w:ascii="Arial" w:hAnsi="Arial"/>
          <w:vertAlign w:val="baseline"/>
        </w:rPr>
        <w:t>Group</w:t>
      </w:r>
      <w:r w:rsidRPr="00D30C35">
        <w:rPr>
          <w:rFonts w:ascii="Arial" w:hAnsi="Arial"/>
          <w:vertAlign w:val="baseline"/>
        </w:rPr>
        <w:t xml:space="preserve">, </w:t>
      </w:r>
      <w:r w:rsidR="00D30C35" w:rsidRPr="00D30C35">
        <w:rPr>
          <w:rFonts w:ascii="Arial" w:hAnsi="Arial"/>
          <w:vertAlign w:val="baseline"/>
        </w:rPr>
        <w:t>Department</w:t>
      </w:r>
      <w:r w:rsidRPr="00D30C35">
        <w:rPr>
          <w:rFonts w:ascii="Arial" w:hAnsi="Arial"/>
          <w:vertAlign w:val="baseline"/>
        </w:rPr>
        <w:t xml:space="preserve">, </w:t>
      </w:r>
      <w:r w:rsidR="00552DEF" w:rsidRPr="00D30C35">
        <w:rPr>
          <w:rFonts w:ascii="Arial" w:hAnsi="Arial"/>
          <w:vertAlign w:val="baseline"/>
        </w:rPr>
        <w:t>Institute</w:t>
      </w:r>
      <w:r w:rsidRPr="00D30C35">
        <w:rPr>
          <w:rFonts w:ascii="Arial" w:hAnsi="Arial"/>
          <w:vertAlign w:val="baseline"/>
        </w:rPr>
        <w:t xml:space="preserve">, </w:t>
      </w:r>
      <w:r w:rsidR="00D30C35" w:rsidRPr="00D30C35">
        <w:rPr>
          <w:rFonts w:ascii="Arial" w:hAnsi="Arial"/>
          <w:vertAlign w:val="baseline"/>
        </w:rPr>
        <w:t>University</w:t>
      </w:r>
      <w:r w:rsidRPr="00D30C35">
        <w:rPr>
          <w:rFonts w:ascii="Arial" w:hAnsi="Arial"/>
          <w:vertAlign w:val="baseline"/>
        </w:rPr>
        <w:t xml:space="preserve">, </w:t>
      </w:r>
      <w:r w:rsidR="00D30C35" w:rsidRPr="00D30C35">
        <w:rPr>
          <w:rFonts w:ascii="Arial" w:hAnsi="Arial"/>
          <w:vertAlign w:val="baseline"/>
        </w:rPr>
        <w:t>City</w:t>
      </w:r>
      <w:r w:rsidRPr="00D30C35">
        <w:rPr>
          <w:rFonts w:ascii="Arial" w:hAnsi="Arial"/>
          <w:vertAlign w:val="baseline"/>
        </w:rPr>
        <w:t xml:space="preserve">, </w:t>
      </w:r>
      <w:r w:rsidR="00D30C35" w:rsidRPr="00D30C35">
        <w:rPr>
          <w:rFonts w:ascii="Arial" w:hAnsi="Arial"/>
          <w:vertAlign w:val="baseline"/>
        </w:rPr>
        <w:t>Country</w:t>
      </w:r>
      <w:r w:rsidRPr="00D30C35">
        <w:rPr>
          <w:rFonts w:ascii="Arial" w:hAnsi="Arial"/>
          <w:vertAlign w:val="baseline"/>
        </w:rPr>
        <w:t>.</w:t>
      </w:r>
      <w:r w:rsidRPr="00D30C35">
        <w:rPr>
          <w:rFonts w:ascii="Arial" w:hAnsi="Arial"/>
          <w:vertAlign w:val="baseline"/>
        </w:rPr>
        <w:br/>
      </w:r>
      <w:r w:rsidRPr="00D30C35">
        <w:rPr>
          <w:rFonts w:ascii="Arial" w:hAnsi="Arial"/>
        </w:rPr>
        <w:t xml:space="preserve">2 </w:t>
      </w:r>
      <w:r w:rsidR="00D30C35" w:rsidRPr="00D30C35">
        <w:rPr>
          <w:rFonts w:ascii="Arial" w:hAnsi="Arial"/>
          <w:vertAlign w:val="baseline"/>
        </w:rPr>
        <w:t xml:space="preserve">Group, Department, </w:t>
      </w:r>
      <w:r w:rsidR="00552DEF" w:rsidRPr="00D30C35">
        <w:rPr>
          <w:rFonts w:ascii="Arial" w:hAnsi="Arial"/>
          <w:vertAlign w:val="baseline"/>
        </w:rPr>
        <w:t>Institute</w:t>
      </w:r>
      <w:r w:rsidR="00D30C35" w:rsidRPr="00D30C35">
        <w:rPr>
          <w:rFonts w:ascii="Arial" w:hAnsi="Arial"/>
          <w:vertAlign w:val="baseline"/>
        </w:rPr>
        <w:t>, University, City, Country.</w:t>
      </w:r>
      <w:r w:rsidRPr="00D30C35">
        <w:rPr>
          <w:rFonts w:ascii="Arial" w:hAnsi="Arial"/>
          <w:vertAlign w:val="baseline"/>
        </w:rPr>
        <w:br/>
      </w:r>
      <w:r w:rsidRPr="00D30C35">
        <w:rPr>
          <w:rFonts w:ascii="Arial" w:hAnsi="Arial"/>
        </w:rPr>
        <w:t xml:space="preserve">3 </w:t>
      </w:r>
      <w:r w:rsidR="00D30C35" w:rsidRPr="00D30C35">
        <w:rPr>
          <w:rFonts w:ascii="Arial" w:hAnsi="Arial"/>
          <w:vertAlign w:val="baseline"/>
        </w:rPr>
        <w:t xml:space="preserve">Group, Department, </w:t>
      </w:r>
      <w:r w:rsidR="00552DEF" w:rsidRPr="00D30C35">
        <w:rPr>
          <w:rFonts w:ascii="Arial" w:hAnsi="Arial"/>
          <w:vertAlign w:val="baseline"/>
        </w:rPr>
        <w:t>Institute</w:t>
      </w:r>
      <w:r w:rsidR="00D30C35" w:rsidRPr="00D30C35">
        <w:rPr>
          <w:rFonts w:ascii="Arial" w:hAnsi="Arial"/>
          <w:vertAlign w:val="baseline"/>
        </w:rPr>
        <w:t>, University, City, Country.</w:t>
      </w:r>
      <w:r w:rsidR="00D30C35" w:rsidRPr="00D30C35">
        <w:rPr>
          <w:rFonts w:ascii="Arial" w:hAnsi="Arial"/>
          <w:vertAlign w:val="baseline"/>
        </w:rPr>
        <w:br/>
      </w:r>
      <w:r w:rsidRPr="00D30C35">
        <w:rPr>
          <w:rFonts w:ascii="Arial" w:hAnsi="Arial"/>
          <w:vertAlign w:val="baseline"/>
        </w:rPr>
        <w:tab/>
      </w:r>
    </w:p>
    <w:p w14:paraId="5ED6EAC2" w14:textId="76886E52" w:rsidR="0071144B" w:rsidRPr="00D30C35" w:rsidRDefault="0071144B" w:rsidP="00193692">
      <w:pPr>
        <w:pStyle w:val="affiliations"/>
        <w:rPr>
          <w:rFonts w:ascii="Arial" w:hAnsi="Arial"/>
          <w:b/>
        </w:rPr>
      </w:pPr>
    </w:p>
    <w:p w14:paraId="4FFD1944" w14:textId="77777777" w:rsidR="00193692" w:rsidRPr="00D30C35" w:rsidRDefault="00193692" w:rsidP="0059694D">
      <w:pPr>
        <w:pStyle w:val="BDAbstract"/>
        <w:spacing w:after="240"/>
        <w:ind w:firstLine="0"/>
        <w:jc w:val="left"/>
        <w:rPr>
          <w:rStyle w:val="BDAbstractTitleChar"/>
          <w:rFonts w:ascii="Arial" w:hAnsi="Arial"/>
          <w:sz w:val="20"/>
        </w:rPr>
        <w:sectPr w:rsidR="00193692" w:rsidRPr="00D30C35" w:rsidSect="00193692">
          <w:type w:val="continuous"/>
          <w:pgSz w:w="11906" w:h="16838"/>
          <w:pgMar w:top="1417" w:right="1417" w:bottom="1134" w:left="1417" w:header="708" w:footer="708" w:gutter="0"/>
          <w:cols w:space="708"/>
          <w:docGrid w:linePitch="360"/>
        </w:sectPr>
      </w:pPr>
    </w:p>
    <w:p w14:paraId="00841D9C" w14:textId="0B93F604" w:rsidR="00552DEF" w:rsidRDefault="00193692" w:rsidP="00552DEF">
      <w:pPr>
        <w:pStyle w:val="BDAbstract"/>
        <w:pBdr>
          <w:top w:val="single" w:sz="4" w:space="0" w:color="auto"/>
        </w:pBdr>
        <w:spacing w:after="240"/>
        <w:ind w:firstLine="0"/>
        <w:jc w:val="left"/>
        <w:rPr>
          <w:rStyle w:val="BDAbstractTitleChar"/>
          <w:rFonts w:ascii="Arial" w:hAnsi="Arial"/>
          <w:sz w:val="20"/>
          <w:lang w:val="en-GB"/>
        </w:rPr>
      </w:pPr>
      <w:r w:rsidRPr="00193692">
        <w:rPr>
          <w:rStyle w:val="BDAbstractTitleChar"/>
          <w:rFonts w:ascii="Arial" w:hAnsi="Arial"/>
          <w:sz w:val="20"/>
          <w:lang w:val="en-GB"/>
        </w:rPr>
        <w:t>Synopsis:</w:t>
      </w:r>
      <w:r w:rsidRPr="00193692">
        <w:rPr>
          <w:rStyle w:val="BDAbstractTitleChar"/>
          <w:rFonts w:ascii="Arial" w:hAnsi="Arial"/>
          <w:b w:val="0"/>
          <w:bCs/>
          <w:sz w:val="20"/>
          <w:lang w:val="en-GB"/>
        </w:rPr>
        <w:t xml:space="preserve"> Brief statement of work (max. </w:t>
      </w:r>
      <w:r w:rsidR="00552DEF">
        <w:rPr>
          <w:rStyle w:val="BDAbstractTitleChar"/>
          <w:rFonts w:ascii="Arial" w:hAnsi="Arial"/>
          <w:b w:val="0"/>
          <w:bCs/>
          <w:sz w:val="20"/>
          <w:lang w:val="en-GB"/>
        </w:rPr>
        <w:t>10</w:t>
      </w:r>
      <w:r w:rsidRPr="00193692">
        <w:rPr>
          <w:rStyle w:val="BDAbstractTitleChar"/>
          <w:rFonts w:ascii="Arial" w:hAnsi="Arial"/>
          <w:b w:val="0"/>
          <w:bCs/>
          <w:sz w:val="20"/>
          <w:lang w:val="en-GB"/>
        </w:rPr>
        <w:t>0 words)</w:t>
      </w:r>
      <w:r w:rsidR="00552DEF">
        <w:rPr>
          <w:rStyle w:val="BDAbstractTitleChar"/>
          <w:rFonts w:ascii="Arial" w:hAnsi="Arial"/>
          <w:sz w:val="20"/>
          <w:lang w:val="en-GB"/>
        </w:rPr>
        <w:t xml:space="preserve">. </w:t>
      </w:r>
    </w:p>
    <w:p w14:paraId="75F90384" w14:textId="57FEFDE0" w:rsidR="0071144B" w:rsidRPr="00552DEF" w:rsidRDefault="00552DEF" w:rsidP="00552DEF">
      <w:pPr>
        <w:pStyle w:val="BDAbstract"/>
        <w:pBdr>
          <w:top w:val="single" w:sz="4" w:space="0" w:color="auto"/>
        </w:pBdr>
        <w:spacing w:after="240"/>
        <w:ind w:firstLine="0"/>
        <w:jc w:val="left"/>
        <w:rPr>
          <w:rFonts w:ascii="Arial" w:hAnsi="Arial"/>
          <w:b/>
          <w:sz w:val="20"/>
          <w:lang w:val="en-GB"/>
        </w:rPr>
      </w:pPr>
      <w:r>
        <w:rPr>
          <w:rStyle w:val="BDAbstractTitleChar"/>
          <w:rFonts w:ascii="Arial" w:hAnsi="Arial"/>
          <w:sz w:val="20"/>
          <w:lang w:val="en-GB"/>
        </w:rPr>
        <w:t xml:space="preserve">... </w:t>
      </w:r>
    </w:p>
    <w:p w14:paraId="6D08E67F" w14:textId="46519E6A" w:rsidR="0071144B" w:rsidRPr="00D30C35" w:rsidRDefault="00C016CC" w:rsidP="00F759EF">
      <w:pPr>
        <w:pStyle w:val="Heading1"/>
        <w:rPr>
          <w:lang w:val="en-US"/>
        </w:rPr>
      </w:pPr>
      <w:r>
        <w:rPr>
          <w:lang w:val="en-US"/>
        </w:rPr>
        <w:t>Introduction</w:t>
      </w:r>
    </w:p>
    <w:p w14:paraId="3609B16B" w14:textId="77777777" w:rsidR="00514242" w:rsidRPr="00C37A40" w:rsidRDefault="00514242" w:rsidP="00514242">
      <w:pPr>
        <w:rPr>
          <w:lang w:val="en-US"/>
        </w:rPr>
      </w:pPr>
      <w:r w:rsidRPr="00C37A40">
        <w:rPr>
          <w:lang w:val="en-US"/>
        </w:rPr>
        <w:t xml:space="preserve">Please use only this Word template so that the contributions can be published in an </w:t>
      </w:r>
      <w:r>
        <w:rPr>
          <w:lang w:val="en-US"/>
        </w:rPr>
        <w:t>abstract booklet</w:t>
      </w:r>
      <w:r w:rsidRPr="00C37A40">
        <w:rPr>
          <w:lang w:val="en-US"/>
        </w:rPr>
        <w:t xml:space="preserve"> and at the German National Library. The font is Arial, size 10, </w:t>
      </w:r>
      <w:r>
        <w:rPr>
          <w:lang w:val="en-US"/>
        </w:rPr>
        <w:t>block text</w:t>
      </w:r>
      <w:r w:rsidRPr="00C37A40">
        <w:rPr>
          <w:lang w:val="en-US"/>
        </w:rPr>
        <w:t xml:space="preserve"> (except abstract and abstract), the length is max. 2 pages. Please add the appropriate fields in the header, and do not change the footer. Do not remove the section break at the end of the document, and do not change the page format.</w:t>
      </w:r>
    </w:p>
    <w:p w14:paraId="7C5BB482" w14:textId="36A7103F" w:rsidR="0071144B" w:rsidRDefault="00D30C35" w:rsidP="0071144B">
      <w:pPr>
        <w:rPr>
          <w:lang w:val="en-US"/>
        </w:rPr>
      </w:pPr>
      <w:r w:rsidRPr="00D30C35">
        <w:rPr>
          <w:lang w:val="en-US"/>
        </w:rPr>
        <w:t xml:space="preserve">The language for the abstract </w:t>
      </w:r>
      <w:r w:rsidR="0071144B" w:rsidRPr="00D30C35">
        <w:rPr>
          <w:lang w:val="en-US"/>
        </w:rPr>
        <w:t xml:space="preserve">is </w:t>
      </w:r>
      <w:r w:rsidR="00552DEF">
        <w:rPr>
          <w:lang w:val="en-US"/>
        </w:rPr>
        <w:t>E</w:t>
      </w:r>
      <w:r w:rsidR="00552DEF" w:rsidRPr="00D30C35">
        <w:rPr>
          <w:lang w:val="en-US"/>
        </w:rPr>
        <w:t>nglish</w:t>
      </w:r>
      <w:r w:rsidR="00552DEF">
        <w:rPr>
          <w:lang w:val="en-US"/>
        </w:rPr>
        <w:t xml:space="preserve">. </w:t>
      </w:r>
    </w:p>
    <w:p w14:paraId="31DA82C6" w14:textId="67AAB3D4" w:rsidR="00354C79" w:rsidRDefault="00354C79" w:rsidP="0071144B">
      <w:pPr>
        <w:rPr>
          <w:lang w:val="en-US"/>
        </w:rPr>
      </w:pPr>
      <w:r>
        <w:rPr>
          <w:lang w:val="en-US"/>
        </w:rPr>
        <w:t>Do not exceed 5 pages.</w:t>
      </w:r>
    </w:p>
    <w:p w14:paraId="4C83B1A2" w14:textId="0CA0301F" w:rsidR="00354C79" w:rsidRDefault="00354C79" w:rsidP="0071144B">
      <w:pPr>
        <w:rPr>
          <w:lang w:val="en-US"/>
        </w:rPr>
      </w:pPr>
      <w:r>
        <w:rPr>
          <w:lang w:val="en-US"/>
        </w:rPr>
        <w:t xml:space="preserve">There is no limit for the number of figures / tables. </w:t>
      </w:r>
    </w:p>
    <w:p w14:paraId="5FEBC846" w14:textId="3474869A" w:rsidR="00514242" w:rsidRDefault="00514242" w:rsidP="0071144B">
      <w:pPr>
        <w:rPr>
          <w:lang w:val="en-US"/>
        </w:rPr>
      </w:pPr>
      <w:r>
        <w:rPr>
          <w:lang w:val="en-US"/>
        </w:rPr>
        <w:t xml:space="preserve">Please generate a PDF from the final Word document and submit it together with a motivation letter and your CV on the submission website. You may also add further PDFs such as confirmation of acceptance. </w:t>
      </w:r>
    </w:p>
    <w:p w14:paraId="267359F0" w14:textId="324E22A8" w:rsidR="00514242" w:rsidRPr="00D30C35" w:rsidRDefault="00514242" w:rsidP="0071144B">
      <w:pPr>
        <w:rPr>
          <w:lang w:val="en-US"/>
        </w:rPr>
      </w:pPr>
      <w:r>
        <w:rPr>
          <w:lang w:val="en-US"/>
        </w:rPr>
        <w:t>Please do not restrict the accessibility of the PDF.</w:t>
      </w:r>
    </w:p>
    <w:p w14:paraId="6528D503" w14:textId="5F046382" w:rsidR="0071144B" w:rsidRPr="00D30C35" w:rsidRDefault="0087101A" w:rsidP="00F759EF">
      <w:pPr>
        <w:pStyle w:val="TAMainText"/>
        <w:rPr>
          <w:lang w:val="en-US"/>
        </w:rPr>
      </w:pPr>
      <w:r w:rsidRPr="00906442">
        <w:rPr>
          <w:noProof/>
          <w:lang w:eastAsia="de-DE"/>
        </w:rPr>
        <w:drawing>
          <wp:inline distT="0" distB="0" distL="0" distR="0" wp14:anchorId="6494D2F0" wp14:editId="3C6D30D5">
            <wp:extent cx="2640330" cy="1464945"/>
            <wp:effectExtent l="0" t="0" r="0" b="0"/>
            <wp:docPr id="1" name="Bild 9" descr="D:\Data\physics\projects\2009PHIPIF\projects\2012_SABRE_polarizer\figures\chemicals\Fig_SABRE_schem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9" descr="D:\Data\physics\projects\2009PHIPIF\projects\2012_SABRE_polarizer\figures\chemicals\Fig_SABRE_scheme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40330" cy="1464945"/>
                    </a:xfrm>
                    <a:prstGeom prst="rect">
                      <a:avLst/>
                    </a:prstGeom>
                    <a:noFill/>
                    <a:ln>
                      <a:noFill/>
                    </a:ln>
                  </pic:spPr>
                </pic:pic>
              </a:graphicData>
            </a:graphic>
          </wp:inline>
        </w:drawing>
      </w:r>
      <w:r w:rsidR="0071144B" w:rsidRPr="00514242">
        <w:rPr>
          <w:b/>
          <w:lang w:val="en-US"/>
        </w:rPr>
        <w:t xml:space="preserve">Fig. </w:t>
      </w:r>
      <w:r w:rsidR="0071144B" w:rsidRPr="008D1BC7">
        <w:rPr>
          <w:b/>
        </w:rPr>
        <w:fldChar w:fldCharType="begin"/>
      </w:r>
      <w:r w:rsidR="0071144B" w:rsidRPr="00514242">
        <w:rPr>
          <w:b/>
          <w:lang w:val="en-US"/>
        </w:rPr>
        <w:instrText xml:space="preserve"> SEQ Abbildung \* ARABIC </w:instrText>
      </w:r>
      <w:r w:rsidR="0071144B" w:rsidRPr="008D1BC7">
        <w:rPr>
          <w:b/>
        </w:rPr>
        <w:fldChar w:fldCharType="separate"/>
      </w:r>
      <w:r w:rsidR="0071144B" w:rsidRPr="00D30C35">
        <w:rPr>
          <w:b/>
          <w:noProof/>
          <w:lang w:val="en-US"/>
        </w:rPr>
        <w:t>1</w:t>
      </w:r>
      <w:r w:rsidR="0071144B" w:rsidRPr="008D1BC7">
        <w:rPr>
          <w:b/>
          <w:noProof/>
        </w:rPr>
        <w:fldChar w:fldCharType="end"/>
      </w:r>
      <w:r w:rsidR="0071144B" w:rsidRPr="00D30C35">
        <w:rPr>
          <w:lang w:val="en-US"/>
        </w:rPr>
        <w:t xml:space="preserve">: </w:t>
      </w:r>
      <w:r w:rsidR="00D30C35" w:rsidRPr="00D30C35">
        <w:rPr>
          <w:lang w:val="en-US"/>
        </w:rPr>
        <w:t xml:space="preserve">Illustrations can be included via one or two columns. Please do not use text </w:t>
      </w:r>
      <w:proofErr w:type="gramStart"/>
      <w:r w:rsidR="00D30C35" w:rsidRPr="00D30C35">
        <w:rPr>
          <w:lang w:val="en-US"/>
        </w:rPr>
        <w:t>boxes, but</w:t>
      </w:r>
      <w:proofErr w:type="gramEnd"/>
      <w:r w:rsidR="00D30C35" w:rsidRPr="00D30C35">
        <w:rPr>
          <w:lang w:val="en-US"/>
        </w:rPr>
        <w:t xml:space="preserve"> place the graphics in the text ("with text in line").</w:t>
      </w:r>
    </w:p>
    <w:p w14:paraId="6A80C29B" w14:textId="156E04D7" w:rsidR="0071144B" w:rsidRPr="00514449" w:rsidRDefault="0071144B" w:rsidP="00F759EF">
      <w:pPr>
        <w:pStyle w:val="Heading1"/>
        <w:rPr>
          <w:lang w:val="en-US"/>
        </w:rPr>
      </w:pPr>
      <w:r w:rsidRPr="00514449">
        <w:rPr>
          <w:lang w:val="en-US"/>
        </w:rPr>
        <w:t>Materials and Methods</w:t>
      </w:r>
    </w:p>
    <w:p w14:paraId="43C1FC90" w14:textId="7E2CB291" w:rsidR="0071144B" w:rsidRPr="00C37A40" w:rsidRDefault="00C37A40" w:rsidP="00C37A40">
      <w:pPr>
        <w:rPr>
          <w:lang w:val="en-US"/>
        </w:rPr>
      </w:pPr>
      <w:r w:rsidRPr="00C37A40">
        <w:rPr>
          <w:lang w:val="en-US"/>
        </w:rPr>
        <w:t>Include your name in the file name.</w:t>
      </w:r>
    </w:p>
    <w:p w14:paraId="4A70386F" w14:textId="4E31E027" w:rsidR="00C37A40" w:rsidRPr="00C37A40" w:rsidRDefault="00C37A40" w:rsidP="0065651A">
      <w:pPr>
        <w:rPr>
          <w:lang w:val="en-US"/>
        </w:rPr>
      </w:pPr>
      <w:r w:rsidRPr="00C37A40">
        <w:rPr>
          <w:lang w:val="en-US"/>
        </w:rPr>
        <w:t xml:space="preserve">Use the style of MRM </w:t>
      </w:r>
      <w:r w:rsidR="0071144B">
        <w:fldChar w:fldCharType="begin"/>
      </w:r>
      <w:r w:rsidR="0071144B" w:rsidRPr="00C37A40">
        <w:rPr>
          <w:lang w:val="en-US"/>
        </w:rPr>
        <w:instrText xml:space="preserve"> ADDIN ZOTERO_ITEM CSL_CITATION {"citationID":"y4NUZI35","properties":{"formattedCitation":"{\\rtf (1\\uc0\\u8211{}3)}","plainCitation":"(1–3)"},"citationItems":[{"id":9,"uris":["http://zotero.org/users/1037375/items/T578U95J"],"uri":["http://zotero.org/users/1037375/items/T578U95J"],"itemData":{"id":9,"type":"book","title":"Principles of Nuclear Magnetism","collection-title":"International Series of Monographs on Physics","publisher":"Oxford University Press","publisher-place":"London New York Toronto","event-place":"London New York Toronto","author":[{"family":"Abragam","given":"A."}],"issued":{"date-parts":[["1985"]]}}},{"id":183,"uris":["http://zotero.org/users/1037375/items/ZDISUH9G"],"uri":["http://zotero.org/users/1037375/items/ZDISUH9G"],"itemData":{"id":183,"type":"article-journal","title":"The quantum theory of molecules","container-title":"Ann Phys-Berlin Ann Phys-Berlin","page":"1-31","volume":"74","issue":"9","ISSN":"0003-3804","author":[{"family":"Born","given":"M."},{"family":"Heisenberg","given":"W."}],"issued":{"date-parts":[["1924"]]}}},{"id":2104,"uris":["http://zotero.org/users/1037375/items/GGJVAKG5"],"uri":["http://zotero.org/users/1037375/items/GGJVAKG5"],"itemData":{"id":2104,"type":"article-journal","title":"Nuclear Magnetic Resonance Absorption in Hydrogen Gas","container-title":"Physical Review","page":"986-987","volume":"70","author":[{"family":"Purcell","given":"E. M."},{"family":"Pound","given":"R. V."},{"family":"Bloembergen","given":"N."}],"issued":{"date-parts":[["1946"]]}}}],"schema":"https://github.com/citation-style-language/schema/raw/master/csl-citation.json"} </w:instrText>
      </w:r>
      <w:r w:rsidR="0071144B">
        <w:fldChar w:fldCharType="separate"/>
      </w:r>
      <w:r w:rsidR="0071144B" w:rsidRPr="00C37A40">
        <w:rPr>
          <w:szCs w:val="24"/>
          <w:lang w:val="en-US"/>
        </w:rPr>
        <w:t>(1–3)</w:t>
      </w:r>
      <w:r w:rsidR="0071144B">
        <w:fldChar w:fldCharType="end"/>
      </w:r>
      <w:r w:rsidR="0071144B" w:rsidRPr="00C37A40">
        <w:rPr>
          <w:lang w:val="en-US"/>
        </w:rPr>
        <w:t xml:space="preserve"> </w:t>
      </w:r>
      <w:r>
        <w:rPr>
          <w:lang w:val="en-US"/>
        </w:rPr>
        <w:t>a</w:t>
      </w:r>
      <w:r w:rsidRPr="00C37A40">
        <w:rPr>
          <w:lang w:val="en-US"/>
        </w:rPr>
        <w:t>nd ISSN abbreviations for referencing.</w:t>
      </w:r>
    </w:p>
    <w:p w14:paraId="2EFAF5BF" w14:textId="77777777" w:rsidR="00C37A40" w:rsidRPr="00514449" w:rsidRDefault="00C37A40" w:rsidP="0065651A">
      <w:pPr>
        <w:rPr>
          <w:lang w:val="en-US"/>
        </w:rPr>
      </w:pPr>
      <w:r w:rsidRPr="00C37A40">
        <w:rPr>
          <w:lang w:val="en-US"/>
        </w:rPr>
        <w:t xml:space="preserve">You are not required to adhere to the division (into motivation, </w:t>
      </w:r>
      <w:proofErr w:type="gramStart"/>
      <w:r w:rsidRPr="00C37A40">
        <w:rPr>
          <w:lang w:val="en-US"/>
        </w:rPr>
        <w:t>material</w:t>
      </w:r>
      <w:proofErr w:type="gramEnd"/>
      <w:r w:rsidRPr="00C37A40">
        <w:rPr>
          <w:lang w:val="en-US"/>
        </w:rPr>
        <w:t xml:space="preserve"> and methods, etc.), but we recommend it. </w:t>
      </w:r>
      <w:r w:rsidRPr="00514449">
        <w:rPr>
          <w:lang w:val="en-US"/>
        </w:rPr>
        <w:t>Work with paragraphs and line breaks to increase readability.</w:t>
      </w:r>
    </w:p>
    <w:p w14:paraId="2A3BE485" w14:textId="42A34393" w:rsidR="0065651A" w:rsidRPr="00745726" w:rsidRDefault="00745726" w:rsidP="0065651A">
      <w:pPr>
        <w:rPr>
          <w:lang w:val="en-US"/>
        </w:rPr>
      </w:pPr>
      <w:r w:rsidRPr="00745726">
        <w:rPr>
          <w:lang w:val="en-US"/>
        </w:rPr>
        <w:t>As a result, we will have a citable, unified abstract volume. Please Use the following nomenclature to reference these abstracts:</w:t>
      </w:r>
    </w:p>
    <w:p w14:paraId="56BA8F1E" w14:textId="2432A163" w:rsidR="0065651A" w:rsidRPr="001B1229" w:rsidRDefault="0065651A" w:rsidP="0065651A">
      <w:pPr>
        <w:pStyle w:val="ListParagraph"/>
        <w:numPr>
          <w:ilvl w:val="0"/>
          <w:numId w:val="1"/>
        </w:numPr>
        <w:rPr>
          <w:lang w:val="en-US"/>
        </w:rPr>
      </w:pPr>
      <w:r>
        <w:rPr>
          <w:i/>
          <w:lang w:val="en-US"/>
        </w:rPr>
        <w:t>2</w:t>
      </w:r>
      <w:r w:rsidR="00C37A40">
        <w:rPr>
          <w:i/>
          <w:lang w:val="en-US"/>
        </w:rPr>
        <w:t>5</w:t>
      </w:r>
      <w:r w:rsidR="00C37A40">
        <w:rPr>
          <w:i/>
          <w:vertAlign w:val="superscript"/>
          <w:lang w:val="en-US"/>
        </w:rPr>
        <w:t>th</w:t>
      </w:r>
      <w:r w:rsidRPr="001B1229">
        <w:rPr>
          <w:i/>
          <w:lang w:val="en-US"/>
        </w:rPr>
        <w:t xml:space="preserve"> Ann</w:t>
      </w:r>
      <w:r>
        <w:rPr>
          <w:i/>
          <w:lang w:val="en-US"/>
        </w:rPr>
        <w:t>ual</w:t>
      </w:r>
      <w:r w:rsidRPr="001B1229">
        <w:rPr>
          <w:i/>
          <w:lang w:val="en-US"/>
        </w:rPr>
        <w:t xml:space="preserve"> Mee</w:t>
      </w:r>
      <w:r>
        <w:rPr>
          <w:i/>
          <w:lang w:val="en-US"/>
        </w:rPr>
        <w:t xml:space="preserve">ting of the German Chapter of the </w:t>
      </w:r>
      <w:r w:rsidRPr="001B1229">
        <w:rPr>
          <w:i/>
          <w:lang w:val="en-US"/>
        </w:rPr>
        <w:t>In</w:t>
      </w:r>
      <w:r>
        <w:rPr>
          <w:i/>
          <w:lang w:val="en-US"/>
        </w:rPr>
        <w:t>ternational</w:t>
      </w:r>
      <w:r w:rsidRPr="001B1229">
        <w:rPr>
          <w:i/>
          <w:lang w:val="en-US"/>
        </w:rPr>
        <w:t xml:space="preserve"> Soc</w:t>
      </w:r>
      <w:r>
        <w:rPr>
          <w:i/>
          <w:lang w:val="en-US"/>
        </w:rPr>
        <w:t>iety for</w:t>
      </w:r>
      <w:r w:rsidRPr="001B1229">
        <w:rPr>
          <w:i/>
          <w:lang w:val="en-US"/>
        </w:rPr>
        <w:t xml:space="preserve"> Magn</w:t>
      </w:r>
      <w:r>
        <w:rPr>
          <w:i/>
          <w:lang w:val="en-US"/>
        </w:rPr>
        <w:t>etic</w:t>
      </w:r>
      <w:r w:rsidRPr="001B1229">
        <w:rPr>
          <w:i/>
          <w:lang w:val="en-US"/>
        </w:rPr>
        <w:t xml:space="preserve"> Reson</w:t>
      </w:r>
      <w:r>
        <w:rPr>
          <w:i/>
          <w:lang w:val="en-US"/>
        </w:rPr>
        <w:t>ance</w:t>
      </w:r>
      <w:r w:rsidRPr="001B1229">
        <w:rPr>
          <w:i/>
          <w:lang w:val="en-US"/>
        </w:rPr>
        <w:t xml:space="preserve"> </w:t>
      </w:r>
      <w:r>
        <w:rPr>
          <w:i/>
          <w:lang w:val="en-US"/>
        </w:rPr>
        <w:t xml:space="preserve">in </w:t>
      </w:r>
      <w:r w:rsidRPr="001B1229">
        <w:rPr>
          <w:i/>
          <w:lang w:val="en-US"/>
        </w:rPr>
        <w:t>Med</w:t>
      </w:r>
      <w:r>
        <w:rPr>
          <w:i/>
          <w:lang w:val="en-US"/>
        </w:rPr>
        <w:t>icine,</w:t>
      </w:r>
      <w:r w:rsidRPr="001B1229">
        <w:rPr>
          <w:i/>
          <w:lang w:val="en-US"/>
        </w:rPr>
        <w:t xml:space="preserve"> 20</w:t>
      </w:r>
      <w:r>
        <w:rPr>
          <w:i/>
          <w:lang w:val="en-US"/>
        </w:rPr>
        <w:t>21</w:t>
      </w:r>
      <w:r w:rsidRPr="001B1229">
        <w:rPr>
          <w:i/>
          <w:lang w:val="en-US"/>
        </w:rPr>
        <w:t xml:space="preserve">, </w:t>
      </w:r>
      <w:r w:rsidR="00C37A40">
        <w:rPr>
          <w:i/>
          <w:lang w:val="en-US"/>
        </w:rPr>
        <w:t>Berlin</w:t>
      </w:r>
      <w:r>
        <w:rPr>
          <w:i/>
          <w:lang w:val="en-US"/>
        </w:rPr>
        <w:t xml:space="preserve">, </w:t>
      </w:r>
      <w:r w:rsidR="00C37A40">
        <w:rPr>
          <w:i/>
          <w:lang w:val="en-US"/>
        </w:rPr>
        <w:t>Germany</w:t>
      </w:r>
      <w:r>
        <w:rPr>
          <w:i/>
          <w:lang w:val="en-US"/>
        </w:rPr>
        <w:t>.</w:t>
      </w:r>
    </w:p>
    <w:p w14:paraId="099EB74F" w14:textId="194E5884" w:rsidR="0065651A" w:rsidRDefault="00745726" w:rsidP="0065651A">
      <w:proofErr w:type="spellStart"/>
      <w:r>
        <w:t>respectively</w:t>
      </w:r>
      <w:proofErr w:type="spellEnd"/>
    </w:p>
    <w:p w14:paraId="28EB051A" w14:textId="019962B8" w:rsidR="0065651A" w:rsidRPr="0087101A" w:rsidRDefault="00745726" w:rsidP="0065651A">
      <w:pPr>
        <w:pStyle w:val="ListParagraph"/>
        <w:numPr>
          <w:ilvl w:val="0"/>
          <w:numId w:val="1"/>
        </w:numPr>
        <w:ind w:firstLine="0"/>
      </w:pPr>
      <w:r>
        <w:rPr>
          <w:i/>
          <w:lang w:val="en-US"/>
        </w:rPr>
        <w:t>25</w:t>
      </w:r>
      <w:r>
        <w:rPr>
          <w:i/>
          <w:vertAlign w:val="superscript"/>
          <w:lang w:val="en-US"/>
        </w:rPr>
        <w:t>th</w:t>
      </w:r>
      <w:r w:rsidR="0065651A" w:rsidRPr="0087101A">
        <w:rPr>
          <w:i/>
          <w:lang w:val="en-US"/>
        </w:rPr>
        <w:t xml:space="preserve"> Ann. Meet. Ger. Chapter</w:t>
      </w:r>
      <w:r w:rsidR="0065651A">
        <w:rPr>
          <w:i/>
          <w:lang w:val="en-US"/>
        </w:rPr>
        <w:t xml:space="preserve"> Int. Soc. </w:t>
      </w:r>
      <w:proofErr w:type="spellStart"/>
      <w:r w:rsidR="0065651A">
        <w:rPr>
          <w:i/>
          <w:lang w:val="en-US"/>
        </w:rPr>
        <w:t>Magn</w:t>
      </w:r>
      <w:proofErr w:type="spellEnd"/>
      <w:r w:rsidR="0065651A">
        <w:rPr>
          <w:i/>
          <w:lang w:val="en-US"/>
        </w:rPr>
        <w:t xml:space="preserve">. </w:t>
      </w:r>
      <w:proofErr w:type="spellStart"/>
      <w:r w:rsidR="0065651A">
        <w:rPr>
          <w:i/>
          <w:lang w:val="en-US"/>
        </w:rPr>
        <w:t>Reson</w:t>
      </w:r>
      <w:proofErr w:type="spellEnd"/>
      <w:r w:rsidR="0065651A">
        <w:rPr>
          <w:i/>
          <w:lang w:val="en-US"/>
        </w:rPr>
        <w:t>. Med. 202</w:t>
      </w:r>
      <w:r>
        <w:rPr>
          <w:i/>
          <w:lang w:val="en-US"/>
        </w:rPr>
        <w:t>3</w:t>
      </w:r>
      <w:r w:rsidR="0065651A" w:rsidRPr="0087101A">
        <w:rPr>
          <w:i/>
          <w:lang w:val="en-US"/>
        </w:rPr>
        <w:t xml:space="preserve">, </w:t>
      </w:r>
      <w:r>
        <w:rPr>
          <w:i/>
          <w:lang w:val="en-US"/>
        </w:rPr>
        <w:t>Berlin, Germany</w:t>
      </w:r>
    </w:p>
    <w:p w14:paraId="44540893" w14:textId="13E173E2" w:rsidR="00745726" w:rsidRDefault="00745726" w:rsidP="004955B9">
      <w:pPr>
        <w:rPr>
          <w:bCs/>
          <w:lang w:val="en-US"/>
        </w:rPr>
      </w:pPr>
      <w:r w:rsidRPr="00745726">
        <w:rPr>
          <w:lang w:val="en-US"/>
        </w:rPr>
        <w:t>The link to the abstract volume at the National Library can be found later online at www.ismrm</w:t>
      </w:r>
      <w:r>
        <w:rPr>
          <w:b/>
          <w:lang w:val="en-US"/>
        </w:rPr>
        <w:t>-</w:t>
      </w:r>
      <w:r w:rsidRPr="004955B9">
        <w:rPr>
          <w:bCs/>
          <w:lang w:val="en-US"/>
        </w:rPr>
        <w:t>ds.org.</w:t>
      </w:r>
    </w:p>
    <w:p w14:paraId="3EFDE198" w14:textId="77777777" w:rsidR="00354C79" w:rsidRDefault="00354C79" w:rsidP="004955B9">
      <w:pPr>
        <w:rPr>
          <w:bCs/>
          <w:lang w:val="en-US"/>
        </w:rPr>
      </w:pPr>
    </w:p>
    <w:p w14:paraId="2B085DC5" w14:textId="77777777" w:rsidR="00354C79" w:rsidRPr="006C0428" w:rsidRDefault="00354C79" w:rsidP="00354C79">
      <w:pPr>
        <w:ind w:firstLine="0"/>
        <w:rPr>
          <w:i/>
          <w:iCs/>
          <w:lang w:val="en-US"/>
        </w:rPr>
      </w:pPr>
      <w:r w:rsidRPr="006C0428">
        <w:rPr>
          <w:i/>
          <w:iCs/>
          <w:lang w:val="en-US"/>
        </w:rPr>
        <w:t>The rest of the following text is generated randomly</w:t>
      </w:r>
    </w:p>
    <w:p w14:paraId="7B022495" w14:textId="77777777" w:rsidR="00354C79" w:rsidRDefault="00354C79" w:rsidP="00354C79">
      <w:pPr>
        <w:ind w:firstLine="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w:t>
      </w:r>
    </w:p>
    <w:p w14:paraId="1C426D0E" w14:textId="77777777" w:rsidR="00354C79" w:rsidRDefault="00354C79" w:rsidP="00354C79">
      <w:pPr>
        <w:ind w:firstLine="0"/>
        <w:rPr>
          <w:lang w:val="en-US"/>
        </w:rPr>
      </w:pPr>
      <w:r>
        <w:rPr>
          <w:lang w:val="en-US"/>
        </w:rPr>
        <w:t>To make your document look professionally produced, Word provides header, footer, cover page, and text box designs that complement each other. For example, you can add a matching cover page, header, and sidebar. Click Insert and then choose the elements you want from the different galleries.</w:t>
      </w:r>
    </w:p>
    <w:p w14:paraId="3B5E6E8E" w14:textId="77777777" w:rsidR="00354C79" w:rsidRDefault="00354C79" w:rsidP="00354C79">
      <w:pPr>
        <w:ind w:firstLine="0"/>
        <w:rPr>
          <w:lang w:val="en-US"/>
        </w:rPr>
      </w:pPr>
      <w:r>
        <w:rPr>
          <w:lang w:val="en-US"/>
        </w:rPr>
        <w:t>Themes and styles also help keep your document coordinated. When you click Design and choose a new Theme, the pictures, charts, and SmartArt graphics change to match your new theme. When you apply styles, your headings change to match the new theme.</w:t>
      </w:r>
    </w:p>
    <w:p w14:paraId="30C40777" w14:textId="77777777" w:rsidR="00354C79" w:rsidRDefault="00354C79" w:rsidP="00354C79">
      <w:pPr>
        <w:ind w:firstLine="0"/>
        <w:rPr>
          <w:lang w:val="en-US"/>
        </w:rPr>
      </w:pPr>
      <w:r>
        <w:rPr>
          <w:lang w:val="en-US"/>
        </w:rPr>
        <w:t>Save time in Word with new buttons that show up where you need them. To change the way a picture fits in your document, click it and a button for layout options appears next to it. When you work on a table, click where you want to add a row or a column, and then click the plus sign.</w:t>
      </w:r>
    </w:p>
    <w:p w14:paraId="6B5F3DD0" w14:textId="77777777" w:rsidR="00354C79" w:rsidRDefault="00354C79" w:rsidP="00354C79">
      <w:pPr>
        <w:ind w:firstLine="0"/>
        <w:rPr>
          <w:lang w:val="en-US"/>
        </w:rPr>
      </w:pPr>
      <w:r>
        <w:rPr>
          <w:lang w:val="en-US"/>
        </w:rPr>
        <w:t xml:space="preserve">Reading is easier, too, in the new Reading view. You can collapse parts of the document and focus on the text you want. If you need to stop reading before you reach the end, Word </w:t>
      </w:r>
      <w:r>
        <w:rPr>
          <w:lang w:val="en-US"/>
        </w:rPr>
        <w:lastRenderedPageBreak/>
        <w:t>remembers where you left off - even on another device.</w:t>
      </w:r>
    </w:p>
    <w:p w14:paraId="1FBB450A" w14:textId="77777777" w:rsidR="00354C79" w:rsidRDefault="00354C79" w:rsidP="00354C79">
      <w:pPr>
        <w:ind w:firstLine="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w:t>
      </w:r>
    </w:p>
    <w:p w14:paraId="6E545BA2" w14:textId="77777777" w:rsidR="00354C79" w:rsidRDefault="00354C79" w:rsidP="00354C79">
      <w:pPr>
        <w:ind w:firstLine="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w:t>
      </w:r>
    </w:p>
    <w:p w14:paraId="354C4F3D" w14:textId="77777777" w:rsidR="00354C79" w:rsidRDefault="00354C79" w:rsidP="00354C79">
      <w:pPr>
        <w:ind w:firstLine="0"/>
        <w:rPr>
          <w:lang w:val="en-US"/>
        </w:rPr>
      </w:pPr>
      <w:r>
        <w:rPr>
          <w:lang w:val="en-US"/>
        </w:rPr>
        <w:t>To make your document look professionally produced, Word provides header, footer, cover page, and text box designs that complement each other. For example, you can add a matching cover page, header, and sidebar. Click Insert and then choose the elements you want from the different galleries.</w:t>
      </w:r>
    </w:p>
    <w:p w14:paraId="4B889487" w14:textId="77777777" w:rsidR="00354C79" w:rsidRDefault="00354C79" w:rsidP="00354C79">
      <w:pPr>
        <w:ind w:firstLine="0"/>
        <w:rPr>
          <w:lang w:val="en-US"/>
        </w:rPr>
      </w:pPr>
      <w:r>
        <w:rPr>
          <w:lang w:val="en-US"/>
        </w:rPr>
        <w:t>Themes and styles also help keep your document coordinated. When you click Design and choose a new Theme, the pictures, charts, and SmartArt graphics change to match your new theme. When you apply styles, your headings change to match the new theme.</w:t>
      </w:r>
    </w:p>
    <w:p w14:paraId="51B6CFD1" w14:textId="77777777" w:rsidR="00354C79" w:rsidRDefault="00354C79" w:rsidP="00354C79">
      <w:pPr>
        <w:ind w:firstLine="0"/>
        <w:rPr>
          <w:lang w:val="en-US"/>
        </w:rPr>
      </w:pPr>
      <w:r>
        <w:rPr>
          <w:lang w:val="en-US"/>
        </w:rPr>
        <w:t>Save time in Word with new buttons that show up where you need them. To change the way a picture fits in your document, click it and a button for layout options appears next to it. When you work on a table, click where you want to add a row or a column, and then click the plus sign.</w:t>
      </w:r>
    </w:p>
    <w:p w14:paraId="6D4F576B" w14:textId="77777777" w:rsidR="00354C79" w:rsidRDefault="00354C79" w:rsidP="00354C79">
      <w:pPr>
        <w:ind w:firstLine="0"/>
        <w:rPr>
          <w:lang w:val="en-US"/>
        </w:rPr>
      </w:pPr>
      <w:r>
        <w:rPr>
          <w:lang w:val="en-US"/>
        </w:rPr>
        <w:t>Reading is easier, too, in the new Reading view. You can collapse parts of the document and focus on the text you want. If you need to stop reading before you reach the end, Word remembers where you left off - even on another device.</w:t>
      </w:r>
    </w:p>
    <w:p w14:paraId="17D9A38D" w14:textId="77777777" w:rsidR="00354C79" w:rsidRDefault="00354C79" w:rsidP="00354C79">
      <w:pPr>
        <w:ind w:firstLine="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w:t>
      </w:r>
    </w:p>
    <w:p w14:paraId="13641F7C" w14:textId="77777777" w:rsidR="00354C79" w:rsidRDefault="00354C79" w:rsidP="00354C79">
      <w:pPr>
        <w:ind w:firstLine="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w:t>
      </w:r>
    </w:p>
    <w:p w14:paraId="03188190" w14:textId="77777777" w:rsidR="00354C79" w:rsidRDefault="00354C79" w:rsidP="00354C79">
      <w:pPr>
        <w:ind w:firstLine="0"/>
        <w:rPr>
          <w:lang w:val="en-US"/>
        </w:rPr>
      </w:pPr>
      <w:r>
        <w:rPr>
          <w:lang w:val="en-US"/>
        </w:rPr>
        <w:t>To make your document look professionally produced, Word provides header, footer, cover page, and text box designs that complement each other. For example, you can add a matching cover page, header, and sidebar. Click Insert and then choose the elements you want from the different galleries.</w:t>
      </w:r>
    </w:p>
    <w:p w14:paraId="5E2F168D" w14:textId="77777777" w:rsidR="00354C79" w:rsidRDefault="00354C79" w:rsidP="00354C79">
      <w:pPr>
        <w:ind w:firstLine="0"/>
        <w:rPr>
          <w:lang w:val="en-US"/>
        </w:rPr>
      </w:pPr>
      <w:r>
        <w:rPr>
          <w:lang w:val="en-US"/>
        </w:rPr>
        <w:t>Themes and styles also help keep your document coordinated. When you click Design and choose a new Theme, the pictures, charts, and SmartArt graphics change to match your new theme. When you apply styles, your headings change to match the new theme.</w:t>
      </w:r>
    </w:p>
    <w:p w14:paraId="4F8103A1" w14:textId="77777777" w:rsidR="00354C79" w:rsidRDefault="00354C79" w:rsidP="00354C79">
      <w:pPr>
        <w:ind w:firstLine="0"/>
        <w:rPr>
          <w:lang w:val="en-US"/>
        </w:rPr>
      </w:pPr>
      <w:r>
        <w:rPr>
          <w:lang w:val="en-US"/>
        </w:rPr>
        <w:t>Save time in Word with new buttons that show up where you need them. To change the way a picture fits in your document, click it and a button for layout options appears next to it. When you work on a table, click where you want to add a row or a column, and then click the plus sign.</w:t>
      </w:r>
    </w:p>
    <w:p w14:paraId="02484EEC" w14:textId="5D23B551" w:rsidR="00354C79" w:rsidRPr="00354C79" w:rsidRDefault="00354C79" w:rsidP="00354C79">
      <w:pPr>
        <w:ind w:firstLine="0"/>
        <w:rPr>
          <w:lang w:val="en-US"/>
        </w:rPr>
      </w:pPr>
      <w:r>
        <w:rPr>
          <w:lang w:val="en-US"/>
        </w:rPr>
        <w:t>Reading is easier, too, in the new Reading view. You can collapse parts of the document and focus on the text you want. If you need to stop reading before you reach the end, Word remembers where you left off - even on another device.</w:t>
      </w:r>
    </w:p>
    <w:p w14:paraId="04C7CC12" w14:textId="76B659AC" w:rsidR="0071144B" w:rsidRPr="0065651A" w:rsidRDefault="0071144B" w:rsidP="00F759EF">
      <w:pPr>
        <w:pStyle w:val="Heading1"/>
        <w:rPr>
          <w:lang w:val="en-US"/>
        </w:rPr>
      </w:pPr>
      <w:r w:rsidRPr="0065651A">
        <w:rPr>
          <w:lang w:val="en-US"/>
        </w:rPr>
        <w:t>Results</w:t>
      </w:r>
    </w:p>
    <w:p w14:paraId="1D7F17EE" w14:textId="2EE10231" w:rsidR="00E86346" w:rsidRDefault="0087101A" w:rsidP="00F759EF">
      <w:pPr>
        <w:pStyle w:val="TAMainText"/>
        <w:rPr>
          <w:lang w:val="en-US"/>
        </w:rPr>
      </w:pPr>
      <w:r w:rsidRPr="00906442">
        <w:rPr>
          <w:noProof/>
          <w:lang w:eastAsia="de-DE"/>
        </w:rPr>
        <w:drawing>
          <wp:inline distT="0" distB="0" distL="0" distR="0" wp14:anchorId="43F72795" wp14:editId="7BB64E8D">
            <wp:extent cx="2640330" cy="1464945"/>
            <wp:effectExtent l="0" t="0" r="7620" b="1905"/>
            <wp:docPr id="2" name="Bild 9" descr="D:\Data\physics\projects\2009PHIPIF\projects\2012_SABRE_polarizer\figures\chemicals\Fig_SABRE_schem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9" descr="D:\Data\physics\projects\2009PHIPIF\projects\2012_SABRE_polarizer\figures\chemicals\Fig_SABRE_scheme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40330" cy="1464945"/>
                    </a:xfrm>
                    <a:prstGeom prst="rect">
                      <a:avLst/>
                    </a:prstGeom>
                    <a:noFill/>
                    <a:ln>
                      <a:noFill/>
                    </a:ln>
                  </pic:spPr>
                </pic:pic>
              </a:graphicData>
            </a:graphic>
          </wp:inline>
        </w:drawing>
      </w:r>
      <w:r w:rsidR="0071144B" w:rsidRPr="004E6B93">
        <w:rPr>
          <w:b/>
          <w:lang w:val="en-US"/>
        </w:rPr>
        <w:t xml:space="preserve">Fig. </w:t>
      </w:r>
      <w:r w:rsidR="0071144B" w:rsidRPr="008D1BC7">
        <w:rPr>
          <w:b/>
        </w:rPr>
        <w:fldChar w:fldCharType="begin"/>
      </w:r>
      <w:r w:rsidR="0071144B" w:rsidRPr="004E6B93">
        <w:rPr>
          <w:b/>
          <w:lang w:val="en-US"/>
        </w:rPr>
        <w:instrText xml:space="preserve"> SEQ Abbildung \* ARABIC </w:instrText>
      </w:r>
      <w:r w:rsidR="0071144B" w:rsidRPr="008D1BC7">
        <w:rPr>
          <w:b/>
        </w:rPr>
        <w:fldChar w:fldCharType="separate"/>
      </w:r>
      <w:r w:rsidR="0071144B" w:rsidRPr="0065651A">
        <w:rPr>
          <w:b/>
          <w:noProof/>
          <w:lang w:val="en-US"/>
        </w:rPr>
        <w:t>2</w:t>
      </w:r>
      <w:r w:rsidR="0071144B" w:rsidRPr="008D1BC7">
        <w:rPr>
          <w:b/>
          <w:noProof/>
        </w:rPr>
        <w:fldChar w:fldCharType="end"/>
      </w:r>
      <w:r w:rsidR="0071144B" w:rsidRPr="0065651A">
        <w:rPr>
          <w:lang w:val="en-US"/>
        </w:rPr>
        <w:t xml:space="preserve">: </w:t>
      </w:r>
      <w:r w:rsidR="00F57C55">
        <w:rPr>
          <w:lang w:val="en-US"/>
        </w:rPr>
        <w:t>Another figure.</w:t>
      </w:r>
    </w:p>
    <w:p w14:paraId="38CC7143" w14:textId="77777777" w:rsidR="00514242" w:rsidRDefault="00514242" w:rsidP="00514242">
      <w:pPr>
        <w:ind w:firstLine="0"/>
        <w:rPr>
          <w:i/>
          <w:iCs/>
          <w:lang w:val="en-US"/>
        </w:rPr>
      </w:pPr>
    </w:p>
    <w:p w14:paraId="31B8DB8E" w14:textId="77777777" w:rsidR="00514242" w:rsidRDefault="00514242" w:rsidP="00514242">
      <w:pPr>
        <w:ind w:firstLine="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w:t>
      </w:r>
    </w:p>
    <w:p w14:paraId="0813F68E" w14:textId="77777777" w:rsidR="00514242" w:rsidRDefault="00514242" w:rsidP="00514242">
      <w:pPr>
        <w:ind w:firstLine="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w:t>
      </w:r>
    </w:p>
    <w:p w14:paraId="00E64955" w14:textId="77777777" w:rsidR="00514242" w:rsidRDefault="00514242" w:rsidP="00514242">
      <w:pPr>
        <w:ind w:firstLine="0"/>
        <w:rPr>
          <w:lang w:val="en-US"/>
        </w:rPr>
      </w:pPr>
      <w:r>
        <w:rPr>
          <w:lang w:val="en-US"/>
        </w:rPr>
        <w:t>To make your document look professionally produced, Word provides header, footer, cover page, and text box designs that complement each other. For example, you can add a matching cover page, header, and sidebar. Click Insert and then choose the elements you want from the different galleries.</w:t>
      </w:r>
    </w:p>
    <w:p w14:paraId="1D97E7A5" w14:textId="77777777" w:rsidR="00514242" w:rsidRDefault="00514242" w:rsidP="00514242">
      <w:pPr>
        <w:ind w:firstLine="0"/>
        <w:rPr>
          <w:lang w:val="en-US"/>
        </w:rPr>
      </w:pPr>
      <w:r>
        <w:rPr>
          <w:lang w:val="en-US"/>
        </w:rPr>
        <w:t>Themes and styles also help keep your document coordinated. When you click Design and choose a new Theme, the pictures, charts, and SmartArt graphics change to match your new theme. When you apply styles, your headings change to match the new theme.</w:t>
      </w:r>
    </w:p>
    <w:p w14:paraId="679E6D65" w14:textId="77777777" w:rsidR="00514242" w:rsidRDefault="00514242" w:rsidP="00514242">
      <w:pPr>
        <w:ind w:firstLine="0"/>
        <w:rPr>
          <w:lang w:val="en-US"/>
        </w:rPr>
      </w:pPr>
      <w:r>
        <w:rPr>
          <w:lang w:val="en-US"/>
        </w:rPr>
        <w:lastRenderedPageBreak/>
        <w:t>Save time in Word with new buttons that show up where you need them. To change the way a picture fits in your document, click it and a button for layout options appears next to it. When you work on a table, click where you want to add a row or a column, and then click the plus sign.</w:t>
      </w:r>
    </w:p>
    <w:p w14:paraId="43D7B9D5" w14:textId="77777777" w:rsidR="00514242" w:rsidRDefault="00514242" w:rsidP="00514242">
      <w:pPr>
        <w:ind w:firstLine="0"/>
        <w:rPr>
          <w:lang w:val="en-US"/>
        </w:rPr>
      </w:pPr>
      <w:r>
        <w:rPr>
          <w:lang w:val="en-US"/>
        </w:rPr>
        <w:t>Reading is easier, too, in the new Reading view. You can collapse parts of the document and focus on the text you want. If you need to stop reading before you reach the end, Word remembers where you left off - even on another device.</w:t>
      </w:r>
    </w:p>
    <w:p w14:paraId="46010562" w14:textId="77777777" w:rsidR="00514242" w:rsidRDefault="00514242" w:rsidP="00514242">
      <w:pPr>
        <w:ind w:firstLine="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w:t>
      </w:r>
    </w:p>
    <w:p w14:paraId="535D2D92" w14:textId="77777777" w:rsidR="00354C79" w:rsidRDefault="00354C79" w:rsidP="00354C79">
      <w:pPr>
        <w:ind w:firstLine="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w:t>
      </w:r>
    </w:p>
    <w:p w14:paraId="38AA1381" w14:textId="77777777" w:rsidR="00354C79" w:rsidRDefault="00354C79" w:rsidP="00354C79">
      <w:pPr>
        <w:ind w:firstLine="0"/>
        <w:rPr>
          <w:lang w:val="en-US"/>
        </w:rPr>
      </w:pPr>
      <w:r>
        <w:rPr>
          <w:lang w:val="en-US"/>
        </w:rPr>
        <w:t>To make your document look professionally produced, Word provides header, footer, cover page, and text box designs that complement each other. For example, you can add a matching cover page, header, and sidebar. Click Insert and then choose the elements you want from the different galleries.</w:t>
      </w:r>
    </w:p>
    <w:p w14:paraId="6FBB110E" w14:textId="77777777" w:rsidR="00354C79" w:rsidRDefault="00354C79" w:rsidP="00354C79">
      <w:pPr>
        <w:ind w:firstLine="0"/>
        <w:rPr>
          <w:lang w:val="en-US"/>
        </w:rPr>
      </w:pPr>
      <w:r>
        <w:rPr>
          <w:lang w:val="en-US"/>
        </w:rPr>
        <w:t>Themes and styles also help keep your document coordinated. When you click Design and choose a new Theme, the pictures, charts, and SmartArt graphics change to match your new theme. When you apply styles, your headings change to match the new theme.</w:t>
      </w:r>
    </w:p>
    <w:p w14:paraId="768A3414" w14:textId="77777777" w:rsidR="00354C79" w:rsidRDefault="00354C79" w:rsidP="00354C79">
      <w:pPr>
        <w:ind w:firstLine="0"/>
        <w:rPr>
          <w:lang w:val="en-US"/>
        </w:rPr>
      </w:pPr>
      <w:r>
        <w:rPr>
          <w:lang w:val="en-US"/>
        </w:rPr>
        <w:t>Save time in Word with new buttons that show up where you need them. To change the way a picture fits in your document, click it and a button for layout options appears next to it. When you work on a table, click where you want to add a row or a column, and then click the plus sign.</w:t>
      </w:r>
    </w:p>
    <w:p w14:paraId="2EFCD5FB" w14:textId="77777777" w:rsidR="00354C79" w:rsidRDefault="00354C79" w:rsidP="00354C79">
      <w:pPr>
        <w:ind w:firstLine="0"/>
        <w:rPr>
          <w:lang w:val="en-US"/>
        </w:rPr>
      </w:pPr>
      <w:r>
        <w:rPr>
          <w:lang w:val="en-US"/>
        </w:rPr>
        <w:t>Reading is easier, too, in the new Reading view. You can collapse parts of the document and focus on the text you want. If you need to stop reading before you reach the end, Word remembers where you left off - even on another device.</w:t>
      </w:r>
    </w:p>
    <w:p w14:paraId="0B597257" w14:textId="77777777" w:rsidR="00354C79" w:rsidRDefault="00354C79" w:rsidP="00354C79">
      <w:pPr>
        <w:ind w:firstLine="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w:t>
      </w:r>
    </w:p>
    <w:p w14:paraId="01842D87" w14:textId="77777777" w:rsidR="00354C79" w:rsidRDefault="00354C79" w:rsidP="00354C79">
      <w:pPr>
        <w:ind w:firstLine="0"/>
        <w:rPr>
          <w:lang w:val="en-US"/>
        </w:rPr>
      </w:pPr>
      <w:r>
        <w:rPr>
          <w:lang w:val="en-US"/>
        </w:rPr>
        <w:t xml:space="preserve">To make your document look professionally produced, Word provides header, footer, cover </w:t>
      </w:r>
      <w:r>
        <w:rPr>
          <w:lang w:val="en-US"/>
        </w:rPr>
        <w:t>page, and text box designs that complement each other. For example, you can add a matching cover page, header, and sidebar. Click Insert and then choose the elements you want from the different galleries.</w:t>
      </w:r>
    </w:p>
    <w:p w14:paraId="46D3572E" w14:textId="77777777" w:rsidR="00354C79" w:rsidRDefault="00354C79" w:rsidP="00354C79">
      <w:pPr>
        <w:ind w:firstLine="0"/>
        <w:rPr>
          <w:lang w:val="en-US"/>
        </w:rPr>
      </w:pPr>
      <w:r>
        <w:rPr>
          <w:lang w:val="en-US"/>
        </w:rPr>
        <w:t>Themes and styles also help keep your document coordinated. When you click Design and choose a new Theme, the pictures, charts, and SmartArt graphics change to match your new theme. When you apply styles, your headings change to match the new theme.</w:t>
      </w:r>
    </w:p>
    <w:p w14:paraId="34C44FF6" w14:textId="77777777" w:rsidR="00354C79" w:rsidRDefault="00354C79" w:rsidP="00354C79">
      <w:pPr>
        <w:ind w:firstLine="0"/>
        <w:rPr>
          <w:lang w:val="en-US"/>
        </w:rPr>
      </w:pPr>
      <w:r>
        <w:rPr>
          <w:lang w:val="en-US"/>
        </w:rPr>
        <w:t>Save time in Word with new buttons that show up where you need them. To change the way a picture fits in your document, click it and a button for layout options appears next to it. When you work on a table, click where you want to add a row or a column, and then click the plus sign.</w:t>
      </w:r>
    </w:p>
    <w:p w14:paraId="735B29A4" w14:textId="29D1CFCA" w:rsidR="00354C79" w:rsidRDefault="00354C79" w:rsidP="00514242">
      <w:pPr>
        <w:ind w:firstLine="0"/>
        <w:rPr>
          <w:lang w:val="en-US"/>
        </w:rPr>
      </w:pPr>
      <w:r>
        <w:rPr>
          <w:lang w:val="en-US"/>
        </w:rPr>
        <w:t>Reading is easier, too, in the new Reading view. You can collapse parts of the document and focus on the text you want. If you need to stop reading before you reach the end, Word remembers where you left off - even on another device.</w:t>
      </w:r>
    </w:p>
    <w:p w14:paraId="5176C849" w14:textId="09082299" w:rsidR="0071144B" w:rsidRDefault="0071144B" w:rsidP="00F759EF">
      <w:pPr>
        <w:pStyle w:val="Heading1"/>
        <w:rPr>
          <w:lang w:val="en-US"/>
        </w:rPr>
      </w:pPr>
      <w:r w:rsidRPr="0075541A">
        <w:rPr>
          <w:lang w:val="en-US"/>
        </w:rPr>
        <w:t xml:space="preserve">Discussion </w:t>
      </w:r>
    </w:p>
    <w:p w14:paraId="5AD25ADA" w14:textId="77777777" w:rsidR="00514242" w:rsidRDefault="00514242" w:rsidP="00514242">
      <w:pPr>
        <w:ind w:firstLine="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w:t>
      </w:r>
    </w:p>
    <w:p w14:paraId="52F44798" w14:textId="77777777" w:rsidR="00514242" w:rsidRDefault="00514242" w:rsidP="00514242">
      <w:pPr>
        <w:ind w:firstLine="0"/>
        <w:rPr>
          <w:lang w:val="en-US"/>
        </w:rPr>
      </w:pPr>
      <w:r>
        <w:rPr>
          <w:lang w:val="en-US"/>
        </w:rPr>
        <w:t>To make your document look professionally produced, Word provides header, footer, cover page, and text box designs that complement each other. For example, you can add a matching cover page, header, and sidebar. Click Insert and then choose the elements you want from the different galleries.</w:t>
      </w:r>
    </w:p>
    <w:p w14:paraId="006B695D" w14:textId="77777777" w:rsidR="00514242" w:rsidRDefault="00514242" w:rsidP="00514242">
      <w:pPr>
        <w:ind w:firstLine="0"/>
        <w:rPr>
          <w:lang w:val="en-US"/>
        </w:rPr>
      </w:pPr>
      <w:r>
        <w:rPr>
          <w:lang w:val="en-US"/>
        </w:rPr>
        <w:t>Themes and styles also help keep your document coordinated. When you click Design and choose a new Theme, the pictures, charts, and SmartArt graphics change to match your new theme. When you apply styles, your headings change to match the new theme.</w:t>
      </w:r>
    </w:p>
    <w:p w14:paraId="33B5D1C7" w14:textId="77777777" w:rsidR="00514242" w:rsidRDefault="00514242" w:rsidP="00514242">
      <w:pPr>
        <w:ind w:firstLine="0"/>
        <w:rPr>
          <w:lang w:val="en-US"/>
        </w:rPr>
      </w:pPr>
      <w:r>
        <w:rPr>
          <w:lang w:val="en-US"/>
        </w:rPr>
        <w:t>Save time in Word with new buttons that show up where you need them. To change the way a picture fits in your document, click it and a button for layout options appears next to it. When you work on a table, click where you want to add a row or a column, and then click the plus sign.</w:t>
      </w:r>
    </w:p>
    <w:p w14:paraId="613D9396" w14:textId="77777777" w:rsidR="00514242" w:rsidRDefault="00514242" w:rsidP="00514242">
      <w:pPr>
        <w:ind w:firstLine="0"/>
        <w:rPr>
          <w:lang w:val="en-US"/>
        </w:rPr>
      </w:pPr>
      <w:r>
        <w:rPr>
          <w:lang w:val="en-US"/>
        </w:rPr>
        <w:t>Reading is easier, too, in the new Reading view. You can collapse parts of the document and focus on the text you want. If you need to stop reading before you reach the end, Word remembers where you left off - even on another device.</w:t>
      </w:r>
    </w:p>
    <w:p w14:paraId="1253D419" w14:textId="77777777" w:rsidR="00514242" w:rsidRDefault="00514242" w:rsidP="00514242">
      <w:pPr>
        <w:ind w:firstLine="0"/>
        <w:rPr>
          <w:lang w:val="en-US"/>
        </w:rPr>
      </w:pPr>
      <w:r>
        <w:rPr>
          <w:lang w:val="en-US"/>
        </w:rPr>
        <w:lastRenderedPageBreak/>
        <w:t>Video provides a powerful way to help you prove your point. When you click Online Video, you can paste in the embed code for the video you want to add. You can also type a keyword to search online for the video that best fits your document.</w:t>
      </w:r>
    </w:p>
    <w:p w14:paraId="25036278" w14:textId="77777777" w:rsidR="00514242" w:rsidRDefault="00514242" w:rsidP="00514242">
      <w:pPr>
        <w:ind w:firstLine="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w:t>
      </w:r>
    </w:p>
    <w:p w14:paraId="0DE565B2" w14:textId="77777777" w:rsidR="00514242" w:rsidRDefault="00514242" w:rsidP="00514242">
      <w:pPr>
        <w:ind w:firstLine="0"/>
        <w:rPr>
          <w:lang w:val="en-US"/>
        </w:rPr>
      </w:pPr>
      <w:r>
        <w:rPr>
          <w:lang w:val="en-US"/>
        </w:rPr>
        <w:t>To make your document look professionally produced, Word provides header, footer, cover page, and text box designs that complement each other. For example, you can add a matching cover page, header, and sidebar. Click Insert and then choose the elements you want from the different galleries.</w:t>
      </w:r>
    </w:p>
    <w:p w14:paraId="347B17CF" w14:textId="77777777" w:rsidR="00514242" w:rsidRDefault="00514242" w:rsidP="00514242">
      <w:pPr>
        <w:ind w:firstLine="0"/>
        <w:rPr>
          <w:lang w:val="en-US"/>
        </w:rPr>
      </w:pPr>
      <w:r>
        <w:rPr>
          <w:lang w:val="en-US"/>
        </w:rPr>
        <w:t>Themes and styles also help keep your document coordinated. When you click Design and choose a new Theme, the pictures, charts, and SmartArt graphics change to match your new theme. When you apply styles, your headings change to match the new theme.</w:t>
      </w:r>
    </w:p>
    <w:p w14:paraId="714D383D" w14:textId="77777777" w:rsidR="00514242" w:rsidRDefault="00514242" w:rsidP="00514242">
      <w:pPr>
        <w:ind w:firstLine="0"/>
        <w:rPr>
          <w:lang w:val="en-US"/>
        </w:rPr>
      </w:pPr>
      <w:r>
        <w:rPr>
          <w:lang w:val="en-US"/>
        </w:rPr>
        <w:t>Save time in Word with new buttons that show up where you need them. To change the way a picture fits in your document, click it and a button for layout options appears next to it. When you work on a table, click where you want to add a row or a column, and then click the plus sign.</w:t>
      </w:r>
    </w:p>
    <w:p w14:paraId="3A736669" w14:textId="77777777" w:rsidR="00514242" w:rsidRDefault="00514242" w:rsidP="00514242">
      <w:pPr>
        <w:ind w:firstLine="0"/>
        <w:rPr>
          <w:lang w:val="en-US"/>
        </w:rPr>
      </w:pPr>
      <w:r>
        <w:rPr>
          <w:lang w:val="en-US"/>
        </w:rPr>
        <w:t>Reading is easier, too, in the new Reading view. You can collapse parts of the document and focus on the text you want. If you need to stop reading before you reach the end, Word remembers where you left off - even on another device.</w:t>
      </w:r>
    </w:p>
    <w:p w14:paraId="711D52AB" w14:textId="77777777" w:rsidR="00354C79" w:rsidRDefault="00354C79" w:rsidP="00354C79">
      <w:pPr>
        <w:ind w:firstLine="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w:t>
      </w:r>
    </w:p>
    <w:p w14:paraId="0CF9659B" w14:textId="77777777" w:rsidR="00354C79" w:rsidRDefault="00354C79" w:rsidP="00354C79">
      <w:pPr>
        <w:ind w:firstLine="0"/>
        <w:rPr>
          <w:lang w:val="en-US"/>
        </w:rPr>
      </w:pPr>
      <w:r>
        <w:rPr>
          <w:lang w:val="en-US"/>
        </w:rPr>
        <w:t>To make your document look professionally produced, Word provides header, footer, cover page, and text box designs that complement each other. For example, you can add a matching cover page, header, and sidebar. Click Insert and then choose the elements you want from the different galleries.</w:t>
      </w:r>
    </w:p>
    <w:p w14:paraId="56BBABF8" w14:textId="77777777" w:rsidR="00354C79" w:rsidRDefault="00354C79" w:rsidP="00354C79">
      <w:pPr>
        <w:ind w:firstLine="0"/>
        <w:rPr>
          <w:lang w:val="en-US"/>
        </w:rPr>
      </w:pPr>
      <w:r>
        <w:rPr>
          <w:lang w:val="en-US"/>
        </w:rPr>
        <w:t>Themes and styles also help keep your document coordinated. When you click Design and choose a new Theme, the pictures, charts, and SmartArt graphics change to match your new theme. When you apply styles, your headings change to match the new theme.</w:t>
      </w:r>
    </w:p>
    <w:p w14:paraId="78C13FED" w14:textId="77777777" w:rsidR="00354C79" w:rsidRDefault="00354C79" w:rsidP="00354C79">
      <w:pPr>
        <w:ind w:firstLine="0"/>
        <w:rPr>
          <w:lang w:val="en-US"/>
        </w:rPr>
      </w:pPr>
      <w:r>
        <w:rPr>
          <w:lang w:val="en-US"/>
        </w:rPr>
        <w:t xml:space="preserve">Save time in Word with new buttons that show up where you need them. To change the way a </w:t>
      </w:r>
      <w:r>
        <w:rPr>
          <w:lang w:val="en-US"/>
        </w:rPr>
        <w:t>picture fits in your document, click it and a button for layout options appears next to it. When you work on a table, click where you want to add a row or a column, and then click the plus sign.</w:t>
      </w:r>
    </w:p>
    <w:p w14:paraId="28BE6A73" w14:textId="77777777" w:rsidR="00354C79" w:rsidRDefault="00354C79" w:rsidP="00354C79">
      <w:pPr>
        <w:ind w:firstLine="0"/>
        <w:rPr>
          <w:lang w:val="en-US"/>
        </w:rPr>
      </w:pPr>
      <w:r>
        <w:rPr>
          <w:lang w:val="en-US"/>
        </w:rPr>
        <w:t>Reading is easier, too, in the new Reading view. You can collapse parts of the document and focus on the text you want. If you need to stop reading before you reach the end, Word remembers where you left off - even on another device.</w:t>
      </w:r>
    </w:p>
    <w:p w14:paraId="359CC50D" w14:textId="77777777" w:rsidR="00354C79" w:rsidRDefault="00354C79" w:rsidP="00354C79">
      <w:pPr>
        <w:ind w:firstLine="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w:t>
      </w:r>
    </w:p>
    <w:p w14:paraId="5A405325" w14:textId="77777777" w:rsidR="00354C79" w:rsidRDefault="00354C79" w:rsidP="00354C79">
      <w:pPr>
        <w:ind w:firstLine="0"/>
        <w:rPr>
          <w:lang w:val="en-US"/>
        </w:rPr>
      </w:pPr>
      <w:r>
        <w:rPr>
          <w:lang w:val="en-US"/>
        </w:rPr>
        <w:t>To make your document look professionally produced, Word provides header, footer, cover page, and text box designs that complement each other. For example, you can add a matching cover page, header, and sidebar. Click Insert and then choose the elements you want from the different galleries.</w:t>
      </w:r>
    </w:p>
    <w:p w14:paraId="70C2A0F5" w14:textId="77777777" w:rsidR="00354C79" w:rsidRDefault="00354C79" w:rsidP="00354C79">
      <w:pPr>
        <w:ind w:firstLine="0"/>
        <w:rPr>
          <w:lang w:val="en-US"/>
        </w:rPr>
      </w:pPr>
      <w:r>
        <w:rPr>
          <w:lang w:val="en-US"/>
        </w:rPr>
        <w:t>Themes and styles also help keep your document coordinated. When you click Design and choose a new Theme, the pictures, charts, and SmartArt graphics change to match your new theme. When you apply styles, your headings change to match the new theme.</w:t>
      </w:r>
    </w:p>
    <w:p w14:paraId="75A5D422" w14:textId="77777777" w:rsidR="00354C79" w:rsidRDefault="00354C79" w:rsidP="00354C79">
      <w:pPr>
        <w:ind w:firstLine="0"/>
        <w:rPr>
          <w:lang w:val="en-US"/>
        </w:rPr>
      </w:pPr>
      <w:r>
        <w:rPr>
          <w:lang w:val="en-US"/>
        </w:rPr>
        <w:t>Save time in Word with new buttons that show up where you need them. To change the way a picture fits in your document, click it and a button for layout options appears next to it. When you work on a table, click where you want to add a row or a column, and then click the plus sign.</w:t>
      </w:r>
    </w:p>
    <w:p w14:paraId="75C80360" w14:textId="77777777" w:rsidR="00354C79" w:rsidRDefault="00354C79" w:rsidP="00354C79">
      <w:pPr>
        <w:ind w:firstLine="0"/>
        <w:rPr>
          <w:lang w:val="en-US"/>
        </w:rPr>
      </w:pPr>
      <w:r>
        <w:rPr>
          <w:lang w:val="en-US"/>
        </w:rPr>
        <w:t>Reading is easier, too, in the new Reading view. You can collapse parts of the document and focus on the text you want. If you need to stop reading before you reach the end, Word remembers where you left off - even on another device.</w:t>
      </w:r>
    </w:p>
    <w:p w14:paraId="153670CA" w14:textId="77777777" w:rsidR="00354C79" w:rsidRDefault="00354C79" w:rsidP="00354C79">
      <w:pPr>
        <w:ind w:firstLine="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w:t>
      </w:r>
    </w:p>
    <w:p w14:paraId="6491B30C" w14:textId="77777777" w:rsidR="00354C79" w:rsidRDefault="00354C79" w:rsidP="00354C79">
      <w:pPr>
        <w:ind w:firstLine="0"/>
        <w:rPr>
          <w:lang w:val="en-US"/>
        </w:rPr>
      </w:pPr>
      <w:r>
        <w:rPr>
          <w:lang w:val="en-US"/>
        </w:rPr>
        <w:t>To make your document look professionally produced, Word provides header, footer, cover page, and text box designs that complement each other. For example, you can add a matching cover page, header, and sidebar. Click Insert and then choose the elements you want from the different galleries.</w:t>
      </w:r>
    </w:p>
    <w:p w14:paraId="448EC001" w14:textId="77777777" w:rsidR="00354C79" w:rsidRDefault="00354C79" w:rsidP="00354C79">
      <w:pPr>
        <w:ind w:firstLine="0"/>
        <w:rPr>
          <w:lang w:val="en-US"/>
        </w:rPr>
      </w:pPr>
      <w:r>
        <w:rPr>
          <w:lang w:val="en-US"/>
        </w:rPr>
        <w:t xml:space="preserve">Themes and styles also help keep your document coordinated. When you click Design and choose a new Theme, the pictures, charts, </w:t>
      </w:r>
      <w:r>
        <w:rPr>
          <w:lang w:val="en-US"/>
        </w:rPr>
        <w:lastRenderedPageBreak/>
        <w:t>and SmartArt graphics change to match your new theme. When you apply styles, your headings change to match the new theme.</w:t>
      </w:r>
    </w:p>
    <w:p w14:paraId="3368CEBD" w14:textId="77777777" w:rsidR="00354C79" w:rsidRDefault="00354C79" w:rsidP="00354C79">
      <w:pPr>
        <w:ind w:firstLine="0"/>
        <w:rPr>
          <w:lang w:val="en-US"/>
        </w:rPr>
      </w:pPr>
      <w:r>
        <w:rPr>
          <w:lang w:val="en-US"/>
        </w:rPr>
        <w:t>Save time in Word with new buttons that show up where you need them. To change the way a picture fits in your document, click it and a button for layout options appears next to it. When you work on a table, click where you want to add a row or a column, and then click the plus sign.</w:t>
      </w:r>
    </w:p>
    <w:p w14:paraId="47557CAD" w14:textId="081263F5" w:rsidR="00354C79" w:rsidRDefault="00354C79" w:rsidP="00354C79">
      <w:pPr>
        <w:ind w:firstLine="0"/>
        <w:rPr>
          <w:lang w:val="en-US"/>
        </w:rPr>
      </w:pPr>
      <w:r>
        <w:rPr>
          <w:lang w:val="en-US"/>
        </w:rPr>
        <w:t>Reading is easier, too, in the new Reading view. You can collapse parts of the document and focus on the text you want. If you need to stop reading before you reach the end, Word remembers where you left off - even on another device.</w:t>
      </w:r>
    </w:p>
    <w:p w14:paraId="6E93C19C" w14:textId="77777777" w:rsidR="00745726" w:rsidRDefault="0071144B" w:rsidP="00745726">
      <w:pPr>
        <w:pStyle w:val="Heading1"/>
        <w:rPr>
          <w:lang w:val="en-US"/>
        </w:rPr>
      </w:pPr>
      <w:r w:rsidRPr="0075541A">
        <w:rPr>
          <w:lang w:val="en-US"/>
        </w:rPr>
        <w:t>Conclusion</w:t>
      </w:r>
    </w:p>
    <w:p w14:paraId="2083E70A" w14:textId="77777777" w:rsidR="00354C79" w:rsidRDefault="00354C79" w:rsidP="00354C79">
      <w:pPr>
        <w:ind w:firstLine="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w:t>
      </w:r>
    </w:p>
    <w:p w14:paraId="7F434179" w14:textId="77777777" w:rsidR="00354C79" w:rsidRDefault="00354C79" w:rsidP="00354C79">
      <w:pPr>
        <w:ind w:firstLine="0"/>
        <w:rPr>
          <w:lang w:val="en-US"/>
        </w:rPr>
      </w:pPr>
      <w:r>
        <w:rPr>
          <w:lang w:val="en-US"/>
        </w:rPr>
        <w:t>To make your document look professionally produced, Word provides header, footer, cover page, and text box designs that complement each other. For example, you can add a matching cover page, header, and sidebar. Click Insert and then choose the elements you want from the different galleries.</w:t>
      </w:r>
    </w:p>
    <w:p w14:paraId="5233ACCD" w14:textId="77777777" w:rsidR="00354C79" w:rsidRDefault="00354C79" w:rsidP="00354C79">
      <w:pPr>
        <w:ind w:firstLine="0"/>
        <w:rPr>
          <w:lang w:val="en-US"/>
        </w:rPr>
      </w:pPr>
      <w:r>
        <w:rPr>
          <w:lang w:val="en-US"/>
        </w:rPr>
        <w:t xml:space="preserve">Themes and styles also help keep your document coordinated. When you click Design </w:t>
      </w:r>
      <w:r>
        <w:rPr>
          <w:lang w:val="en-US"/>
        </w:rPr>
        <w:t>and choose a new Theme, the pictures, charts, and SmartArt graphics change to match your new theme. When you apply styles, your headings change to match the new theme.</w:t>
      </w:r>
    </w:p>
    <w:p w14:paraId="23791967" w14:textId="77777777" w:rsidR="00354C79" w:rsidRDefault="00354C79" w:rsidP="00354C79">
      <w:pPr>
        <w:ind w:firstLine="0"/>
        <w:rPr>
          <w:lang w:val="en-US"/>
        </w:rPr>
      </w:pPr>
      <w:r>
        <w:rPr>
          <w:lang w:val="en-US"/>
        </w:rPr>
        <w:t>Save time in Word with new buttons that show up where you need them. To change the way a picture fits in your document, click it and a button for layout options appears next to it. When you work on a table, click where you want to add a row or a column, and then click the plus sign.</w:t>
      </w:r>
    </w:p>
    <w:p w14:paraId="77D05197" w14:textId="77777777" w:rsidR="00354C79" w:rsidRDefault="00354C79" w:rsidP="00354C79">
      <w:pPr>
        <w:ind w:firstLine="0"/>
        <w:rPr>
          <w:lang w:val="en-US"/>
        </w:rPr>
      </w:pPr>
      <w:r>
        <w:rPr>
          <w:lang w:val="en-US"/>
        </w:rPr>
        <w:t>Reading is easier, too, in the new Reading view. You can collapse parts of the document and focus on the text you want. If you need to stop reading before you reach the end, Word remembers where you left off - even on another device.</w:t>
      </w:r>
    </w:p>
    <w:p w14:paraId="7B4BA849" w14:textId="77777777" w:rsidR="00354C79" w:rsidRDefault="00354C79" w:rsidP="00354C79">
      <w:pPr>
        <w:ind w:firstLine="0"/>
        <w:rPr>
          <w:lang w:val="en-US"/>
        </w:rPr>
      </w:pPr>
    </w:p>
    <w:p w14:paraId="2A7BB508" w14:textId="77777777" w:rsidR="0071144B" w:rsidRPr="00745726" w:rsidRDefault="0071144B" w:rsidP="00F759EF">
      <w:pPr>
        <w:pStyle w:val="Heading1"/>
        <w:rPr>
          <w:lang w:val="en-US"/>
        </w:rPr>
      </w:pPr>
      <w:r w:rsidRPr="00745726">
        <w:rPr>
          <w:lang w:val="en-US"/>
        </w:rPr>
        <w:t>References</w:t>
      </w:r>
    </w:p>
    <w:p w14:paraId="66DCC07B" w14:textId="3D3DAD00" w:rsidR="0071144B" w:rsidRPr="00745726" w:rsidRDefault="00745726" w:rsidP="0059694D">
      <w:pPr>
        <w:ind w:firstLine="0"/>
        <w:rPr>
          <w:lang w:val="en-US"/>
        </w:rPr>
      </w:pPr>
      <w:r w:rsidRPr="00745726">
        <w:rPr>
          <w:lang w:val="en-US"/>
        </w:rPr>
        <w:t>Please use the style of</w:t>
      </w:r>
      <w:r w:rsidR="0071144B" w:rsidRPr="00745726">
        <w:rPr>
          <w:lang w:val="en-US"/>
        </w:rPr>
        <w:t xml:space="preserve"> </w:t>
      </w:r>
      <w:proofErr w:type="spellStart"/>
      <w:r w:rsidR="0071144B" w:rsidRPr="00745726">
        <w:rPr>
          <w:i/>
          <w:lang w:val="en-US"/>
        </w:rPr>
        <w:t>Magn</w:t>
      </w:r>
      <w:proofErr w:type="spellEnd"/>
      <w:r w:rsidR="0071144B" w:rsidRPr="00745726">
        <w:rPr>
          <w:i/>
          <w:lang w:val="en-US"/>
        </w:rPr>
        <w:t xml:space="preserve"> </w:t>
      </w:r>
      <w:proofErr w:type="spellStart"/>
      <w:r w:rsidR="0071144B" w:rsidRPr="00745726">
        <w:rPr>
          <w:i/>
          <w:lang w:val="en-US"/>
        </w:rPr>
        <w:t>Reson</w:t>
      </w:r>
      <w:proofErr w:type="spellEnd"/>
      <w:r w:rsidR="0071144B" w:rsidRPr="00745726">
        <w:rPr>
          <w:i/>
          <w:lang w:val="en-US"/>
        </w:rPr>
        <w:t xml:space="preserve"> Med</w:t>
      </w:r>
      <w:r w:rsidR="0071144B" w:rsidRPr="00745726">
        <w:rPr>
          <w:lang w:val="en-US"/>
        </w:rPr>
        <w:t xml:space="preserve">. </w:t>
      </w:r>
    </w:p>
    <w:p w14:paraId="3DD120F3" w14:textId="77777777" w:rsidR="0071144B" w:rsidRPr="00F2434E" w:rsidRDefault="0071144B" w:rsidP="0071144B">
      <w:pPr>
        <w:pStyle w:val="Bibliography"/>
        <w:rPr>
          <w:lang w:val="en-US"/>
        </w:rPr>
      </w:pPr>
      <w:r w:rsidRPr="00823691">
        <w:rPr>
          <w:szCs w:val="18"/>
        </w:rPr>
        <w:fldChar w:fldCharType="begin"/>
      </w:r>
      <w:r>
        <w:rPr>
          <w:szCs w:val="18"/>
          <w:lang w:val="en-US"/>
        </w:rPr>
        <w:instrText xml:space="preserve"> ADDIN ZOTERO_BIBL {"custom":[]} CSL_BIBLIOGRAPHY </w:instrText>
      </w:r>
      <w:r w:rsidRPr="00823691">
        <w:rPr>
          <w:szCs w:val="18"/>
        </w:rPr>
        <w:fldChar w:fldCharType="separate"/>
      </w:r>
      <w:r w:rsidRPr="00F2434E">
        <w:rPr>
          <w:lang w:val="en-US"/>
        </w:rPr>
        <w:t>1. Abragam A. Principles of Nuclear Magnetism. London New York Toronto: Oxford University Press; 1985.</w:t>
      </w:r>
    </w:p>
    <w:p w14:paraId="1AE9E432" w14:textId="77777777" w:rsidR="0071144B" w:rsidRPr="00811D08" w:rsidRDefault="0071144B" w:rsidP="0071144B">
      <w:pPr>
        <w:pStyle w:val="Bibliography"/>
        <w:rPr>
          <w:lang w:val="en-GB"/>
        </w:rPr>
      </w:pPr>
      <w:r w:rsidRPr="00F2434E">
        <w:rPr>
          <w:lang w:val="en-US"/>
        </w:rPr>
        <w:t xml:space="preserve">2. Born M, Heisenberg W. The quantum theory of molecules. </w:t>
      </w:r>
      <w:r w:rsidRPr="00811D08">
        <w:rPr>
          <w:lang w:val="en-GB"/>
        </w:rPr>
        <w:t>Ann Phys-Berl. 1924;74:1–31.</w:t>
      </w:r>
    </w:p>
    <w:p w14:paraId="19E40472" w14:textId="77777777" w:rsidR="0071144B" w:rsidRPr="00F2434E" w:rsidRDefault="0071144B" w:rsidP="0071144B">
      <w:pPr>
        <w:pStyle w:val="Bibliography"/>
      </w:pPr>
      <w:r w:rsidRPr="00811D08">
        <w:rPr>
          <w:lang w:val="en-GB"/>
        </w:rPr>
        <w:t xml:space="preserve">3. Purcell EM, Pound RV, Bloembergen N. Nuclear Magnetic Resonance Absorption in Hydrogen Gas. </w:t>
      </w:r>
      <w:r w:rsidRPr="000F3806">
        <w:rPr>
          <w:lang w:val="de-CH"/>
        </w:rPr>
        <w:t xml:space="preserve">Phys. </w:t>
      </w:r>
      <w:r w:rsidRPr="00F2434E">
        <w:t>Rev. 1946;70:986–987.</w:t>
      </w:r>
    </w:p>
    <w:p w14:paraId="3CAD6F55" w14:textId="0222B6BD" w:rsidR="00473226" w:rsidRDefault="0071144B" w:rsidP="00193692">
      <w:pPr>
        <w:pStyle w:val="Bibliography"/>
        <w:rPr>
          <w:i/>
          <w:lang w:val="en-GB"/>
        </w:rPr>
      </w:pPr>
      <w:r w:rsidRPr="00823691">
        <w:rPr>
          <w:szCs w:val="18"/>
        </w:rPr>
        <w:fldChar w:fldCharType="end"/>
      </w:r>
      <w:r w:rsidR="005830AE" w:rsidRPr="00514449">
        <w:rPr>
          <w:i/>
          <w:lang w:val="en-US"/>
        </w:rPr>
        <w:t xml:space="preserve"> </w:t>
      </w:r>
      <w:r w:rsidR="005830AE" w:rsidRPr="00EA1E7D">
        <w:rPr>
          <w:i/>
          <w:lang w:val="en-GB"/>
        </w:rPr>
        <w:t xml:space="preserve">Please keep the section </w:t>
      </w:r>
      <w:r w:rsidR="005830AE" w:rsidRPr="00193692">
        <w:rPr>
          <w:i/>
          <w:lang w:val="en-GB"/>
        </w:rPr>
        <w:t>break he</w:t>
      </w:r>
      <w:r w:rsidR="00193692" w:rsidRPr="00193692">
        <w:rPr>
          <w:i/>
          <w:lang w:val="en-GB"/>
        </w:rPr>
        <w:t>re</w:t>
      </w:r>
    </w:p>
    <w:p w14:paraId="1B013D7C" w14:textId="77777777" w:rsidR="00193692" w:rsidRDefault="00193692" w:rsidP="00193692">
      <w:pPr>
        <w:rPr>
          <w:lang w:val="en-GB"/>
        </w:rPr>
        <w:sectPr w:rsidR="00193692" w:rsidSect="00193692">
          <w:type w:val="continuous"/>
          <w:pgSz w:w="11906" w:h="16838"/>
          <w:pgMar w:top="1417" w:right="1417" w:bottom="1134" w:left="1417" w:header="708" w:footer="708" w:gutter="0"/>
          <w:cols w:num="2" w:space="708"/>
          <w:docGrid w:linePitch="360"/>
        </w:sectPr>
      </w:pPr>
    </w:p>
    <w:p w14:paraId="2ED66169" w14:textId="7163C173" w:rsidR="00193692" w:rsidRPr="00193692" w:rsidRDefault="00193692" w:rsidP="00193692">
      <w:pPr>
        <w:rPr>
          <w:lang w:val="en-GB"/>
        </w:rPr>
      </w:pPr>
    </w:p>
    <w:sectPr w:rsidR="00193692" w:rsidRPr="00193692" w:rsidSect="007948C9">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0CCD44" w14:textId="77777777" w:rsidR="00F57442" w:rsidRDefault="00F57442" w:rsidP="0071144B">
      <w:pPr>
        <w:spacing w:after="0"/>
      </w:pPr>
      <w:r>
        <w:separator/>
      </w:r>
    </w:p>
  </w:endnote>
  <w:endnote w:type="continuationSeparator" w:id="0">
    <w:p w14:paraId="2031E1E6" w14:textId="77777777" w:rsidR="00F57442" w:rsidRDefault="00F57442" w:rsidP="0071144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no Pro">
    <w:altName w:val="Calibri"/>
    <w:panose1 w:val="00000000000000000000"/>
    <w:charset w:val="00"/>
    <w:family w:val="auto"/>
    <w:notTrueType/>
    <w:pitch w:val="default"/>
    <w:sig w:usb0="00000003" w:usb1="00000000" w:usb2="00000000" w:usb3="00000000" w:csb0="00000001" w:csb1="00000000"/>
  </w:font>
  <w:font w:name="Myriad Pro Light">
    <w:altName w:val="Corbel"/>
    <w:panose1 w:val="00000000000000000000"/>
    <w:charset w:val="00"/>
    <w:family w:val="swiss"/>
    <w:notTrueType/>
    <w:pitch w:val="variable"/>
    <w:sig w:usb0="2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9433C6" w14:textId="700C9242" w:rsidR="00106E0D" w:rsidRDefault="00106E0D">
    <w:pPr>
      <w:pStyle w:val="Footer"/>
    </w:pPr>
    <w:r>
      <w:rPr>
        <w:i/>
        <w:lang w:val="en-US"/>
      </w:rPr>
      <w:tab/>
    </w:r>
    <w:r w:rsidR="00745726">
      <w:rPr>
        <w:i/>
        <w:lang w:val="en-US"/>
      </w:rPr>
      <w:t>25</w:t>
    </w:r>
    <w:r w:rsidR="00745726">
      <w:rPr>
        <w:i/>
        <w:vertAlign w:val="superscript"/>
        <w:lang w:val="en-US"/>
      </w:rPr>
      <w:t>th</w:t>
    </w:r>
    <w:r w:rsidRPr="00F2434E">
      <w:rPr>
        <w:i/>
        <w:lang w:val="en-US"/>
      </w:rPr>
      <w:t xml:space="preserve"> Ann. Meet. Ger. </w:t>
    </w:r>
    <w:r w:rsidRPr="004E6B93">
      <w:rPr>
        <w:i/>
        <w:lang w:val="en-US"/>
      </w:rPr>
      <w:t xml:space="preserve">Chapter Int. Soc. </w:t>
    </w:r>
    <w:proofErr w:type="spellStart"/>
    <w:r w:rsidRPr="004E6B93">
      <w:rPr>
        <w:i/>
        <w:lang w:val="en-US"/>
      </w:rPr>
      <w:t>Magn</w:t>
    </w:r>
    <w:proofErr w:type="spellEnd"/>
    <w:r w:rsidRPr="004E6B93">
      <w:rPr>
        <w:i/>
        <w:lang w:val="en-US"/>
      </w:rPr>
      <w:t xml:space="preserve">. </w:t>
    </w:r>
    <w:proofErr w:type="spellStart"/>
    <w:r w:rsidRPr="000F3806">
      <w:rPr>
        <w:i/>
        <w:lang w:val="fr-FR"/>
      </w:rPr>
      <w:t>Reson</w:t>
    </w:r>
    <w:proofErr w:type="spellEnd"/>
    <w:r w:rsidRPr="000F3806">
      <w:rPr>
        <w:i/>
        <w:lang w:val="fr-FR"/>
      </w:rPr>
      <w:t xml:space="preserve">. </w:t>
    </w:r>
    <w:r>
      <w:rPr>
        <w:i/>
        <w:lang w:val="en-US"/>
      </w:rPr>
      <w:t>Med. 202</w:t>
    </w:r>
    <w:r w:rsidR="00745726">
      <w:rPr>
        <w:i/>
        <w:lang w:val="en-US"/>
      </w:rPr>
      <w:t>3</w:t>
    </w:r>
    <w:r w:rsidRPr="00F2434E">
      <w:rPr>
        <w:i/>
        <w:lang w:val="en-US"/>
      </w:rPr>
      <w:t xml:space="preserve">, </w:t>
    </w:r>
    <w:r w:rsidR="00745726">
      <w:rPr>
        <w:i/>
        <w:lang w:val="en-US"/>
      </w:rPr>
      <w:t>Berlin</w:t>
    </w:r>
    <w:r>
      <w:t xml:space="preserve"> </w:t>
    </w:r>
    <w:r>
      <w:tab/>
      <w:t>S</w:t>
    </w:r>
    <w:r>
      <w:fldChar w:fldCharType="begin"/>
    </w:r>
    <w:r>
      <w:instrText xml:space="preserve"> PAGE   \* MERGEFORMAT </w:instrText>
    </w:r>
    <w:r>
      <w:fldChar w:fldCharType="separate"/>
    </w:r>
    <w:r w:rsidR="00407AD9">
      <w:rPr>
        <w:noProof/>
      </w:rPr>
      <w:t>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5CF68D" w14:textId="77777777" w:rsidR="00F57442" w:rsidRDefault="00F57442" w:rsidP="0071144B">
      <w:pPr>
        <w:spacing w:after="0"/>
      </w:pPr>
      <w:r>
        <w:separator/>
      </w:r>
    </w:p>
  </w:footnote>
  <w:footnote w:type="continuationSeparator" w:id="0">
    <w:p w14:paraId="10F056B0" w14:textId="77777777" w:rsidR="00F57442" w:rsidRDefault="00F57442" w:rsidP="0071144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02490" w14:textId="77777777" w:rsidR="00B31CCD" w:rsidRDefault="00B31CCD" w:rsidP="0071144B">
    <w:pPr>
      <w:pStyle w:val="Header"/>
      <w:jc w:val="right"/>
    </w:pPr>
    <w:r w:rsidRPr="00113BBA">
      <w:t xml:space="preserve">Erstautor </w:t>
    </w:r>
    <w:r w:rsidRPr="00113BBA">
      <w:rPr>
        <w:i/>
      </w:rPr>
      <w:t>et. al.</w:t>
    </w:r>
    <w:r>
      <w:t>, Tite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41D3F" w14:textId="3A64213F" w:rsidR="001260A3" w:rsidRPr="00D30C35" w:rsidRDefault="00D30C35" w:rsidP="001260A3">
    <w:pPr>
      <w:pStyle w:val="Header"/>
      <w:jc w:val="right"/>
      <w:rPr>
        <w:lang w:val="en-US"/>
      </w:rPr>
    </w:pPr>
    <w:r w:rsidRPr="00D30C35">
      <w:rPr>
        <w:lang w:val="en-US"/>
      </w:rPr>
      <w:t>First author</w:t>
    </w:r>
    <w:r w:rsidR="001260A3" w:rsidRPr="00D30C35">
      <w:rPr>
        <w:lang w:val="en-US"/>
      </w:rPr>
      <w:t xml:space="preserve"> </w:t>
    </w:r>
    <w:r w:rsidR="001260A3" w:rsidRPr="00D30C35">
      <w:rPr>
        <w:i/>
        <w:lang w:val="en-US"/>
      </w:rPr>
      <w:t>et. al.</w:t>
    </w:r>
    <w:r w:rsidR="001260A3" w:rsidRPr="00D30C35">
      <w:rPr>
        <w:lang w:val="en-US"/>
      </w:rPr>
      <w:t xml:space="preserve">, </w:t>
    </w:r>
    <w:r>
      <w:rPr>
        <w:lang w:val="en-US"/>
      </w:rPr>
      <w:t>Title</w:t>
    </w:r>
    <w:r w:rsidR="001260A3" w:rsidRPr="00D30C35">
      <w:rPr>
        <w:lang w:val="en-US"/>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4BF4E46"/>
    <w:multiLevelType w:val="hybridMultilevel"/>
    <w:tmpl w:val="9496D814"/>
    <w:lvl w:ilvl="0" w:tplc="04070001">
      <w:start w:val="1"/>
      <w:numFmt w:val="bullet"/>
      <w:lvlText w:val=""/>
      <w:lvlJc w:val="left"/>
      <w:pPr>
        <w:ind w:left="540" w:hanging="360"/>
      </w:pPr>
      <w:rPr>
        <w:rFonts w:ascii="Symbol" w:hAnsi="Symbol" w:hint="default"/>
      </w:rPr>
    </w:lvl>
    <w:lvl w:ilvl="1" w:tplc="04070003" w:tentative="1">
      <w:start w:val="1"/>
      <w:numFmt w:val="bullet"/>
      <w:lvlText w:val="o"/>
      <w:lvlJc w:val="left"/>
      <w:pPr>
        <w:ind w:left="1260" w:hanging="360"/>
      </w:pPr>
      <w:rPr>
        <w:rFonts w:ascii="Courier New" w:hAnsi="Courier New" w:cs="Courier New" w:hint="default"/>
      </w:rPr>
    </w:lvl>
    <w:lvl w:ilvl="2" w:tplc="04070005" w:tentative="1">
      <w:start w:val="1"/>
      <w:numFmt w:val="bullet"/>
      <w:lvlText w:val=""/>
      <w:lvlJc w:val="left"/>
      <w:pPr>
        <w:ind w:left="1980" w:hanging="360"/>
      </w:pPr>
      <w:rPr>
        <w:rFonts w:ascii="Wingdings" w:hAnsi="Wingdings" w:hint="default"/>
      </w:rPr>
    </w:lvl>
    <w:lvl w:ilvl="3" w:tplc="04070001" w:tentative="1">
      <w:start w:val="1"/>
      <w:numFmt w:val="bullet"/>
      <w:lvlText w:val=""/>
      <w:lvlJc w:val="left"/>
      <w:pPr>
        <w:ind w:left="2700" w:hanging="360"/>
      </w:pPr>
      <w:rPr>
        <w:rFonts w:ascii="Symbol" w:hAnsi="Symbol" w:hint="default"/>
      </w:rPr>
    </w:lvl>
    <w:lvl w:ilvl="4" w:tplc="04070003" w:tentative="1">
      <w:start w:val="1"/>
      <w:numFmt w:val="bullet"/>
      <w:lvlText w:val="o"/>
      <w:lvlJc w:val="left"/>
      <w:pPr>
        <w:ind w:left="3420" w:hanging="360"/>
      </w:pPr>
      <w:rPr>
        <w:rFonts w:ascii="Courier New" w:hAnsi="Courier New" w:cs="Courier New" w:hint="default"/>
      </w:rPr>
    </w:lvl>
    <w:lvl w:ilvl="5" w:tplc="04070005" w:tentative="1">
      <w:start w:val="1"/>
      <w:numFmt w:val="bullet"/>
      <w:lvlText w:val=""/>
      <w:lvlJc w:val="left"/>
      <w:pPr>
        <w:ind w:left="4140" w:hanging="360"/>
      </w:pPr>
      <w:rPr>
        <w:rFonts w:ascii="Wingdings" w:hAnsi="Wingdings" w:hint="default"/>
      </w:rPr>
    </w:lvl>
    <w:lvl w:ilvl="6" w:tplc="04070001" w:tentative="1">
      <w:start w:val="1"/>
      <w:numFmt w:val="bullet"/>
      <w:lvlText w:val=""/>
      <w:lvlJc w:val="left"/>
      <w:pPr>
        <w:ind w:left="4860" w:hanging="360"/>
      </w:pPr>
      <w:rPr>
        <w:rFonts w:ascii="Symbol" w:hAnsi="Symbol" w:hint="default"/>
      </w:rPr>
    </w:lvl>
    <w:lvl w:ilvl="7" w:tplc="04070003" w:tentative="1">
      <w:start w:val="1"/>
      <w:numFmt w:val="bullet"/>
      <w:lvlText w:val="o"/>
      <w:lvlJc w:val="left"/>
      <w:pPr>
        <w:ind w:left="5580" w:hanging="360"/>
      </w:pPr>
      <w:rPr>
        <w:rFonts w:ascii="Courier New" w:hAnsi="Courier New" w:cs="Courier New" w:hint="default"/>
      </w:rPr>
    </w:lvl>
    <w:lvl w:ilvl="8" w:tplc="04070005" w:tentative="1">
      <w:start w:val="1"/>
      <w:numFmt w:val="bullet"/>
      <w:lvlText w:val=""/>
      <w:lvlJc w:val="left"/>
      <w:pPr>
        <w:ind w:left="6300" w:hanging="360"/>
      </w:pPr>
      <w:rPr>
        <w:rFonts w:ascii="Wingdings" w:hAnsi="Wingdings" w:hint="default"/>
      </w:rPr>
    </w:lvl>
  </w:abstractNum>
  <w:num w:numId="1" w16cid:durableId="87781918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708"/>
  <w:hyphenationZone w:val="425"/>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AxNjcwM7MwMLOwsDRQ0lEKTi0uzszPAykwrAUAE1naAywAAAA="/>
  </w:docVars>
  <w:rsids>
    <w:rsidRoot w:val="0071144B"/>
    <w:rsid w:val="0000356E"/>
    <w:rsid w:val="00005018"/>
    <w:rsid w:val="000114C1"/>
    <w:rsid w:val="000124CA"/>
    <w:rsid w:val="000155F8"/>
    <w:rsid w:val="0001575E"/>
    <w:rsid w:val="00023AD9"/>
    <w:rsid w:val="00025EA7"/>
    <w:rsid w:val="00027884"/>
    <w:rsid w:val="0003442A"/>
    <w:rsid w:val="00035615"/>
    <w:rsid w:val="00035663"/>
    <w:rsid w:val="0003700A"/>
    <w:rsid w:val="00046296"/>
    <w:rsid w:val="00046F66"/>
    <w:rsid w:val="0005104C"/>
    <w:rsid w:val="00051923"/>
    <w:rsid w:val="00056540"/>
    <w:rsid w:val="00056954"/>
    <w:rsid w:val="00057567"/>
    <w:rsid w:val="00061C32"/>
    <w:rsid w:val="00065530"/>
    <w:rsid w:val="00067462"/>
    <w:rsid w:val="00067C10"/>
    <w:rsid w:val="00076332"/>
    <w:rsid w:val="00082D7D"/>
    <w:rsid w:val="00083459"/>
    <w:rsid w:val="00083485"/>
    <w:rsid w:val="00087573"/>
    <w:rsid w:val="00091E26"/>
    <w:rsid w:val="00094CC8"/>
    <w:rsid w:val="0009756C"/>
    <w:rsid w:val="000A1516"/>
    <w:rsid w:val="000A3DCC"/>
    <w:rsid w:val="000A3EFD"/>
    <w:rsid w:val="000A4F87"/>
    <w:rsid w:val="000A56E4"/>
    <w:rsid w:val="000A727F"/>
    <w:rsid w:val="000A7B33"/>
    <w:rsid w:val="000B0F7A"/>
    <w:rsid w:val="000B0FA9"/>
    <w:rsid w:val="000B183E"/>
    <w:rsid w:val="000B73A8"/>
    <w:rsid w:val="000B7888"/>
    <w:rsid w:val="000C30F0"/>
    <w:rsid w:val="000D6679"/>
    <w:rsid w:val="000E2F06"/>
    <w:rsid w:val="000E3AA4"/>
    <w:rsid w:val="000E3C9D"/>
    <w:rsid w:val="000E3FCB"/>
    <w:rsid w:val="000E4728"/>
    <w:rsid w:val="000E5911"/>
    <w:rsid w:val="000E6416"/>
    <w:rsid w:val="000F019D"/>
    <w:rsid w:val="000F0677"/>
    <w:rsid w:val="000F1D0A"/>
    <w:rsid w:val="000F1F20"/>
    <w:rsid w:val="000F2F55"/>
    <w:rsid w:val="000F3806"/>
    <w:rsid w:val="000F68E7"/>
    <w:rsid w:val="000F79AD"/>
    <w:rsid w:val="00104EC7"/>
    <w:rsid w:val="00106E0D"/>
    <w:rsid w:val="00107200"/>
    <w:rsid w:val="00114CE7"/>
    <w:rsid w:val="001173FC"/>
    <w:rsid w:val="001222DE"/>
    <w:rsid w:val="00123BB2"/>
    <w:rsid w:val="001241B3"/>
    <w:rsid w:val="00124F83"/>
    <w:rsid w:val="001260A3"/>
    <w:rsid w:val="00126CEB"/>
    <w:rsid w:val="00134E8E"/>
    <w:rsid w:val="0013558E"/>
    <w:rsid w:val="001361BF"/>
    <w:rsid w:val="00136EDB"/>
    <w:rsid w:val="00137FCD"/>
    <w:rsid w:val="00140FF7"/>
    <w:rsid w:val="00146AAA"/>
    <w:rsid w:val="00147193"/>
    <w:rsid w:val="0015064B"/>
    <w:rsid w:val="00150FB1"/>
    <w:rsid w:val="001527D4"/>
    <w:rsid w:val="001539DD"/>
    <w:rsid w:val="001553D1"/>
    <w:rsid w:val="0015580F"/>
    <w:rsid w:val="00165BFF"/>
    <w:rsid w:val="00165D34"/>
    <w:rsid w:val="00167445"/>
    <w:rsid w:val="00167572"/>
    <w:rsid w:val="0017117F"/>
    <w:rsid w:val="00172DD8"/>
    <w:rsid w:val="00172F48"/>
    <w:rsid w:val="00172FAC"/>
    <w:rsid w:val="00174814"/>
    <w:rsid w:val="00181D3B"/>
    <w:rsid w:val="00193692"/>
    <w:rsid w:val="001938DE"/>
    <w:rsid w:val="00193C5B"/>
    <w:rsid w:val="001943F9"/>
    <w:rsid w:val="001A0789"/>
    <w:rsid w:val="001A1DC0"/>
    <w:rsid w:val="001A4E69"/>
    <w:rsid w:val="001A7B81"/>
    <w:rsid w:val="001B0B49"/>
    <w:rsid w:val="001B35CF"/>
    <w:rsid w:val="001C12F8"/>
    <w:rsid w:val="001C1BE9"/>
    <w:rsid w:val="001C59DA"/>
    <w:rsid w:val="001C6AD9"/>
    <w:rsid w:val="001D082C"/>
    <w:rsid w:val="001D1D3D"/>
    <w:rsid w:val="001D544A"/>
    <w:rsid w:val="001E3D83"/>
    <w:rsid w:val="001F1CD9"/>
    <w:rsid w:val="001F444F"/>
    <w:rsid w:val="001F595A"/>
    <w:rsid w:val="001F7C10"/>
    <w:rsid w:val="00201551"/>
    <w:rsid w:val="00204631"/>
    <w:rsid w:val="00204B81"/>
    <w:rsid w:val="002064A5"/>
    <w:rsid w:val="00215F30"/>
    <w:rsid w:val="002169F3"/>
    <w:rsid w:val="00217CF9"/>
    <w:rsid w:val="00221E30"/>
    <w:rsid w:val="00223E1C"/>
    <w:rsid w:val="002259B3"/>
    <w:rsid w:val="00225CB7"/>
    <w:rsid w:val="0022608B"/>
    <w:rsid w:val="0022737F"/>
    <w:rsid w:val="0023264F"/>
    <w:rsid w:val="0023386E"/>
    <w:rsid w:val="002426E5"/>
    <w:rsid w:val="00242942"/>
    <w:rsid w:val="002464DB"/>
    <w:rsid w:val="0024677C"/>
    <w:rsid w:val="00246870"/>
    <w:rsid w:val="00255CC1"/>
    <w:rsid w:val="00260D40"/>
    <w:rsid w:val="00262D94"/>
    <w:rsid w:val="00266904"/>
    <w:rsid w:val="00266AAB"/>
    <w:rsid w:val="0026705E"/>
    <w:rsid w:val="0027186C"/>
    <w:rsid w:val="00275F2A"/>
    <w:rsid w:val="002810EF"/>
    <w:rsid w:val="00284ED6"/>
    <w:rsid w:val="00286955"/>
    <w:rsid w:val="00290658"/>
    <w:rsid w:val="0029451C"/>
    <w:rsid w:val="00294ADB"/>
    <w:rsid w:val="00296A45"/>
    <w:rsid w:val="0029754F"/>
    <w:rsid w:val="002A3116"/>
    <w:rsid w:val="002A50E6"/>
    <w:rsid w:val="002A66A8"/>
    <w:rsid w:val="002A7743"/>
    <w:rsid w:val="002B1AB4"/>
    <w:rsid w:val="002B615D"/>
    <w:rsid w:val="002C3234"/>
    <w:rsid w:val="002C3278"/>
    <w:rsid w:val="002C64AC"/>
    <w:rsid w:val="002C7EA1"/>
    <w:rsid w:val="002D132C"/>
    <w:rsid w:val="002D4057"/>
    <w:rsid w:val="002E0536"/>
    <w:rsid w:val="002E09A8"/>
    <w:rsid w:val="002E1ABC"/>
    <w:rsid w:val="002E3CB4"/>
    <w:rsid w:val="002E3F97"/>
    <w:rsid w:val="002E5054"/>
    <w:rsid w:val="002E75EF"/>
    <w:rsid w:val="002F103A"/>
    <w:rsid w:val="002F166A"/>
    <w:rsid w:val="002F1786"/>
    <w:rsid w:val="002F3383"/>
    <w:rsid w:val="002F3E5D"/>
    <w:rsid w:val="002F47B5"/>
    <w:rsid w:val="002F6F13"/>
    <w:rsid w:val="003035A3"/>
    <w:rsid w:val="00307639"/>
    <w:rsid w:val="00312C8B"/>
    <w:rsid w:val="003144AC"/>
    <w:rsid w:val="0031489D"/>
    <w:rsid w:val="0031557D"/>
    <w:rsid w:val="00323D6E"/>
    <w:rsid w:val="003258DD"/>
    <w:rsid w:val="00326163"/>
    <w:rsid w:val="00326221"/>
    <w:rsid w:val="003305F0"/>
    <w:rsid w:val="003312F3"/>
    <w:rsid w:val="0033508B"/>
    <w:rsid w:val="00336411"/>
    <w:rsid w:val="003366CB"/>
    <w:rsid w:val="00340435"/>
    <w:rsid w:val="00340BAC"/>
    <w:rsid w:val="00341578"/>
    <w:rsid w:val="00344556"/>
    <w:rsid w:val="0034786B"/>
    <w:rsid w:val="00347C46"/>
    <w:rsid w:val="00351323"/>
    <w:rsid w:val="00353D66"/>
    <w:rsid w:val="003543A4"/>
    <w:rsid w:val="00354B0B"/>
    <w:rsid w:val="00354C79"/>
    <w:rsid w:val="00361E7C"/>
    <w:rsid w:val="0036313D"/>
    <w:rsid w:val="00364410"/>
    <w:rsid w:val="0036546E"/>
    <w:rsid w:val="003663B1"/>
    <w:rsid w:val="00367AC6"/>
    <w:rsid w:val="00373744"/>
    <w:rsid w:val="00374C10"/>
    <w:rsid w:val="00375945"/>
    <w:rsid w:val="00381CAA"/>
    <w:rsid w:val="0038784D"/>
    <w:rsid w:val="00394850"/>
    <w:rsid w:val="00397566"/>
    <w:rsid w:val="003A0636"/>
    <w:rsid w:val="003A416A"/>
    <w:rsid w:val="003A4E1B"/>
    <w:rsid w:val="003B014F"/>
    <w:rsid w:val="003B0509"/>
    <w:rsid w:val="003B19FC"/>
    <w:rsid w:val="003B3148"/>
    <w:rsid w:val="003B3B44"/>
    <w:rsid w:val="003B4A2D"/>
    <w:rsid w:val="003B5015"/>
    <w:rsid w:val="003C15B9"/>
    <w:rsid w:val="003C4875"/>
    <w:rsid w:val="003C4E04"/>
    <w:rsid w:val="003C5272"/>
    <w:rsid w:val="003D25B6"/>
    <w:rsid w:val="003D2D62"/>
    <w:rsid w:val="003D52AB"/>
    <w:rsid w:val="003D6F37"/>
    <w:rsid w:val="003D6F77"/>
    <w:rsid w:val="003D7F7B"/>
    <w:rsid w:val="003E0561"/>
    <w:rsid w:val="003E2C23"/>
    <w:rsid w:val="003E3000"/>
    <w:rsid w:val="003F268A"/>
    <w:rsid w:val="003F53FC"/>
    <w:rsid w:val="003F5690"/>
    <w:rsid w:val="00400648"/>
    <w:rsid w:val="00402FFE"/>
    <w:rsid w:val="0040367F"/>
    <w:rsid w:val="004053A4"/>
    <w:rsid w:val="0040704D"/>
    <w:rsid w:val="00407AD9"/>
    <w:rsid w:val="00407DE4"/>
    <w:rsid w:val="00414BE3"/>
    <w:rsid w:val="0042208B"/>
    <w:rsid w:val="0042629F"/>
    <w:rsid w:val="00426811"/>
    <w:rsid w:val="00426A32"/>
    <w:rsid w:val="0042737B"/>
    <w:rsid w:val="00427CB0"/>
    <w:rsid w:val="00427CEE"/>
    <w:rsid w:val="004316F5"/>
    <w:rsid w:val="00431B54"/>
    <w:rsid w:val="004322AC"/>
    <w:rsid w:val="00432389"/>
    <w:rsid w:val="004366A7"/>
    <w:rsid w:val="00436FA2"/>
    <w:rsid w:val="0044097D"/>
    <w:rsid w:val="00445F9E"/>
    <w:rsid w:val="00446A36"/>
    <w:rsid w:val="00447CEB"/>
    <w:rsid w:val="00447DEC"/>
    <w:rsid w:val="0045124A"/>
    <w:rsid w:val="004526AC"/>
    <w:rsid w:val="00452B77"/>
    <w:rsid w:val="0045328B"/>
    <w:rsid w:val="00462F2F"/>
    <w:rsid w:val="00463983"/>
    <w:rsid w:val="00465C90"/>
    <w:rsid w:val="00470626"/>
    <w:rsid w:val="00472436"/>
    <w:rsid w:val="00473226"/>
    <w:rsid w:val="00473A79"/>
    <w:rsid w:val="00474F13"/>
    <w:rsid w:val="00476FBE"/>
    <w:rsid w:val="004801B9"/>
    <w:rsid w:val="00482706"/>
    <w:rsid w:val="00484C59"/>
    <w:rsid w:val="00486862"/>
    <w:rsid w:val="00487C85"/>
    <w:rsid w:val="00490771"/>
    <w:rsid w:val="00492B8F"/>
    <w:rsid w:val="0049353B"/>
    <w:rsid w:val="004946D7"/>
    <w:rsid w:val="004955B9"/>
    <w:rsid w:val="004A281C"/>
    <w:rsid w:val="004A486E"/>
    <w:rsid w:val="004A55BE"/>
    <w:rsid w:val="004A6A0C"/>
    <w:rsid w:val="004B3D48"/>
    <w:rsid w:val="004B60F7"/>
    <w:rsid w:val="004C3E25"/>
    <w:rsid w:val="004C4485"/>
    <w:rsid w:val="004C5D68"/>
    <w:rsid w:val="004C7259"/>
    <w:rsid w:val="004C7A68"/>
    <w:rsid w:val="004D33CC"/>
    <w:rsid w:val="004E36CB"/>
    <w:rsid w:val="004E3D57"/>
    <w:rsid w:val="004E40B2"/>
    <w:rsid w:val="004E5F58"/>
    <w:rsid w:val="004E6B93"/>
    <w:rsid w:val="004E7AE2"/>
    <w:rsid w:val="004F1649"/>
    <w:rsid w:val="004F2DFE"/>
    <w:rsid w:val="0051049A"/>
    <w:rsid w:val="00511B37"/>
    <w:rsid w:val="00514242"/>
    <w:rsid w:val="00514449"/>
    <w:rsid w:val="005232D5"/>
    <w:rsid w:val="00533CC6"/>
    <w:rsid w:val="005431EC"/>
    <w:rsid w:val="00545C1B"/>
    <w:rsid w:val="00547B4D"/>
    <w:rsid w:val="00552DEF"/>
    <w:rsid w:val="0055645D"/>
    <w:rsid w:val="00562101"/>
    <w:rsid w:val="00563C09"/>
    <w:rsid w:val="00563DDB"/>
    <w:rsid w:val="00573457"/>
    <w:rsid w:val="00575D89"/>
    <w:rsid w:val="005803F9"/>
    <w:rsid w:val="00581075"/>
    <w:rsid w:val="00581382"/>
    <w:rsid w:val="005830AE"/>
    <w:rsid w:val="005954D7"/>
    <w:rsid w:val="00596058"/>
    <w:rsid w:val="0059694D"/>
    <w:rsid w:val="005A7D69"/>
    <w:rsid w:val="005B0563"/>
    <w:rsid w:val="005B1717"/>
    <w:rsid w:val="005B1A60"/>
    <w:rsid w:val="005C4E9F"/>
    <w:rsid w:val="005D0966"/>
    <w:rsid w:val="005D4817"/>
    <w:rsid w:val="005D530C"/>
    <w:rsid w:val="005D5852"/>
    <w:rsid w:val="005D5E98"/>
    <w:rsid w:val="005E0881"/>
    <w:rsid w:val="005E0B6C"/>
    <w:rsid w:val="005E4682"/>
    <w:rsid w:val="005E55B9"/>
    <w:rsid w:val="005F03E0"/>
    <w:rsid w:val="005F1796"/>
    <w:rsid w:val="005F2D66"/>
    <w:rsid w:val="005F75D5"/>
    <w:rsid w:val="0060220A"/>
    <w:rsid w:val="00602473"/>
    <w:rsid w:val="00603144"/>
    <w:rsid w:val="00614A75"/>
    <w:rsid w:val="00616498"/>
    <w:rsid w:val="00616CD1"/>
    <w:rsid w:val="006220D2"/>
    <w:rsid w:val="00625D3F"/>
    <w:rsid w:val="00634CDB"/>
    <w:rsid w:val="006359F9"/>
    <w:rsid w:val="00635F47"/>
    <w:rsid w:val="006374CB"/>
    <w:rsid w:val="0064096A"/>
    <w:rsid w:val="00640ACC"/>
    <w:rsid w:val="0064401A"/>
    <w:rsid w:val="0064540B"/>
    <w:rsid w:val="00646EE9"/>
    <w:rsid w:val="006471E9"/>
    <w:rsid w:val="00650360"/>
    <w:rsid w:val="0065081E"/>
    <w:rsid w:val="006508EF"/>
    <w:rsid w:val="00650971"/>
    <w:rsid w:val="00651B40"/>
    <w:rsid w:val="00652043"/>
    <w:rsid w:val="006544B2"/>
    <w:rsid w:val="0065651A"/>
    <w:rsid w:val="006568E3"/>
    <w:rsid w:val="006609EC"/>
    <w:rsid w:val="006677E0"/>
    <w:rsid w:val="00667903"/>
    <w:rsid w:val="0067061B"/>
    <w:rsid w:val="0068065A"/>
    <w:rsid w:val="00684465"/>
    <w:rsid w:val="0068548A"/>
    <w:rsid w:val="006859BC"/>
    <w:rsid w:val="00685F06"/>
    <w:rsid w:val="006902C4"/>
    <w:rsid w:val="00692C88"/>
    <w:rsid w:val="00696619"/>
    <w:rsid w:val="006977D3"/>
    <w:rsid w:val="006A183A"/>
    <w:rsid w:val="006B0797"/>
    <w:rsid w:val="006B0DCC"/>
    <w:rsid w:val="006B20AF"/>
    <w:rsid w:val="006C1380"/>
    <w:rsid w:val="006C34FD"/>
    <w:rsid w:val="006C3BD5"/>
    <w:rsid w:val="006C3F34"/>
    <w:rsid w:val="006C6A05"/>
    <w:rsid w:val="006C771C"/>
    <w:rsid w:val="006D4927"/>
    <w:rsid w:val="006E0199"/>
    <w:rsid w:val="006F1E61"/>
    <w:rsid w:val="006F1F2F"/>
    <w:rsid w:val="006F4903"/>
    <w:rsid w:val="006F57B3"/>
    <w:rsid w:val="006F7325"/>
    <w:rsid w:val="006F7E75"/>
    <w:rsid w:val="007023CF"/>
    <w:rsid w:val="00702405"/>
    <w:rsid w:val="00702973"/>
    <w:rsid w:val="00704E8C"/>
    <w:rsid w:val="00705145"/>
    <w:rsid w:val="007109AD"/>
    <w:rsid w:val="007111FB"/>
    <w:rsid w:val="0071139B"/>
    <w:rsid w:val="0071144B"/>
    <w:rsid w:val="00711FC0"/>
    <w:rsid w:val="00712834"/>
    <w:rsid w:val="007200B6"/>
    <w:rsid w:val="00723759"/>
    <w:rsid w:val="00723AE5"/>
    <w:rsid w:val="007317AB"/>
    <w:rsid w:val="007327C1"/>
    <w:rsid w:val="00734521"/>
    <w:rsid w:val="00734D2A"/>
    <w:rsid w:val="00742313"/>
    <w:rsid w:val="00745726"/>
    <w:rsid w:val="0074577C"/>
    <w:rsid w:val="007516F6"/>
    <w:rsid w:val="00752F33"/>
    <w:rsid w:val="007620EA"/>
    <w:rsid w:val="00764EC2"/>
    <w:rsid w:val="00766CF5"/>
    <w:rsid w:val="00772BF4"/>
    <w:rsid w:val="0077357F"/>
    <w:rsid w:val="0077521A"/>
    <w:rsid w:val="00780A14"/>
    <w:rsid w:val="00784330"/>
    <w:rsid w:val="00784A4D"/>
    <w:rsid w:val="00791195"/>
    <w:rsid w:val="007938A0"/>
    <w:rsid w:val="007948C9"/>
    <w:rsid w:val="007A3308"/>
    <w:rsid w:val="007A5749"/>
    <w:rsid w:val="007A61F2"/>
    <w:rsid w:val="007B1764"/>
    <w:rsid w:val="007B1FC6"/>
    <w:rsid w:val="007C31E0"/>
    <w:rsid w:val="007C4691"/>
    <w:rsid w:val="007C4D72"/>
    <w:rsid w:val="007C5CE0"/>
    <w:rsid w:val="007C6ECB"/>
    <w:rsid w:val="007C78F9"/>
    <w:rsid w:val="007D010F"/>
    <w:rsid w:val="007D59EB"/>
    <w:rsid w:val="007D761C"/>
    <w:rsid w:val="007E22B5"/>
    <w:rsid w:val="007E6A7A"/>
    <w:rsid w:val="007E6E1B"/>
    <w:rsid w:val="007F2499"/>
    <w:rsid w:val="007F4588"/>
    <w:rsid w:val="007F6D36"/>
    <w:rsid w:val="00810056"/>
    <w:rsid w:val="00811D08"/>
    <w:rsid w:val="00816DE7"/>
    <w:rsid w:val="00830AC6"/>
    <w:rsid w:val="00831758"/>
    <w:rsid w:val="00834A5E"/>
    <w:rsid w:val="008401AE"/>
    <w:rsid w:val="008433E6"/>
    <w:rsid w:val="008466E4"/>
    <w:rsid w:val="00850CA0"/>
    <w:rsid w:val="0085283C"/>
    <w:rsid w:val="00855802"/>
    <w:rsid w:val="008568E2"/>
    <w:rsid w:val="00861756"/>
    <w:rsid w:val="008640BE"/>
    <w:rsid w:val="0086547A"/>
    <w:rsid w:val="0087101A"/>
    <w:rsid w:val="00872F04"/>
    <w:rsid w:val="00874382"/>
    <w:rsid w:val="008745EB"/>
    <w:rsid w:val="00877C19"/>
    <w:rsid w:val="00881F57"/>
    <w:rsid w:val="0088476E"/>
    <w:rsid w:val="0088539F"/>
    <w:rsid w:val="008904CD"/>
    <w:rsid w:val="0089082D"/>
    <w:rsid w:val="00894363"/>
    <w:rsid w:val="008956DC"/>
    <w:rsid w:val="00896BDC"/>
    <w:rsid w:val="008A3FE7"/>
    <w:rsid w:val="008A7E98"/>
    <w:rsid w:val="008B023E"/>
    <w:rsid w:val="008B22DE"/>
    <w:rsid w:val="008B7918"/>
    <w:rsid w:val="008C02AA"/>
    <w:rsid w:val="008C0A15"/>
    <w:rsid w:val="008C1B3F"/>
    <w:rsid w:val="008C1F40"/>
    <w:rsid w:val="008C7FCD"/>
    <w:rsid w:val="008D0267"/>
    <w:rsid w:val="008D3CA9"/>
    <w:rsid w:val="008D56DC"/>
    <w:rsid w:val="008D5AE8"/>
    <w:rsid w:val="008D75E2"/>
    <w:rsid w:val="008D78E0"/>
    <w:rsid w:val="008E1F10"/>
    <w:rsid w:val="008E59A4"/>
    <w:rsid w:val="008E7E79"/>
    <w:rsid w:val="008F1E45"/>
    <w:rsid w:val="008F2FDF"/>
    <w:rsid w:val="00901DF4"/>
    <w:rsid w:val="00903C45"/>
    <w:rsid w:val="00903E91"/>
    <w:rsid w:val="00907557"/>
    <w:rsid w:val="009075E1"/>
    <w:rsid w:val="00910690"/>
    <w:rsid w:val="009138BC"/>
    <w:rsid w:val="00913A23"/>
    <w:rsid w:val="00917EBB"/>
    <w:rsid w:val="00921D24"/>
    <w:rsid w:val="0092264D"/>
    <w:rsid w:val="009226A5"/>
    <w:rsid w:val="00922A4C"/>
    <w:rsid w:val="00923374"/>
    <w:rsid w:val="00924E0A"/>
    <w:rsid w:val="00924F2F"/>
    <w:rsid w:val="00925F03"/>
    <w:rsid w:val="00934624"/>
    <w:rsid w:val="00937F61"/>
    <w:rsid w:val="009423AD"/>
    <w:rsid w:val="00945C9F"/>
    <w:rsid w:val="00950993"/>
    <w:rsid w:val="0095235C"/>
    <w:rsid w:val="00955C95"/>
    <w:rsid w:val="009712EA"/>
    <w:rsid w:val="00972D04"/>
    <w:rsid w:val="00972D5F"/>
    <w:rsid w:val="0097303B"/>
    <w:rsid w:val="009749C7"/>
    <w:rsid w:val="009907D0"/>
    <w:rsid w:val="00990B2B"/>
    <w:rsid w:val="009924E3"/>
    <w:rsid w:val="0099418F"/>
    <w:rsid w:val="00994D2D"/>
    <w:rsid w:val="00997CAA"/>
    <w:rsid w:val="009A0E4E"/>
    <w:rsid w:val="009A2909"/>
    <w:rsid w:val="009A36CD"/>
    <w:rsid w:val="009A3BEF"/>
    <w:rsid w:val="009A4ECF"/>
    <w:rsid w:val="009A5CE0"/>
    <w:rsid w:val="009A5E84"/>
    <w:rsid w:val="009A7A41"/>
    <w:rsid w:val="009B3EC1"/>
    <w:rsid w:val="009C1D5F"/>
    <w:rsid w:val="009C468D"/>
    <w:rsid w:val="009C6D12"/>
    <w:rsid w:val="009C79A6"/>
    <w:rsid w:val="009D1779"/>
    <w:rsid w:val="009D5DC3"/>
    <w:rsid w:val="009E0BCF"/>
    <w:rsid w:val="009E3269"/>
    <w:rsid w:val="009E3C54"/>
    <w:rsid w:val="009E5F2F"/>
    <w:rsid w:val="009F3442"/>
    <w:rsid w:val="009F48DB"/>
    <w:rsid w:val="009F4A89"/>
    <w:rsid w:val="009F68A7"/>
    <w:rsid w:val="009F723E"/>
    <w:rsid w:val="009F7E30"/>
    <w:rsid w:val="00A0008B"/>
    <w:rsid w:val="00A1285B"/>
    <w:rsid w:val="00A15C82"/>
    <w:rsid w:val="00A16040"/>
    <w:rsid w:val="00A20B04"/>
    <w:rsid w:val="00A230C9"/>
    <w:rsid w:val="00A27494"/>
    <w:rsid w:val="00A32556"/>
    <w:rsid w:val="00A325A5"/>
    <w:rsid w:val="00A334BF"/>
    <w:rsid w:val="00A40372"/>
    <w:rsid w:val="00A46B1D"/>
    <w:rsid w:val="00A509EC"/>
    <w:rsid w:val="00A50CEC"/>
    <w:rsid w:val="00A54128"/>
    <w:rsid w:val="00A56BFF"/>
    <w:rsid w:val="00A57113"/>
    <w:rsid w:val="00A578A7"/>
    <w:rsid w:val="00A62128"/>
    <w:rsid w:val="00A64548"/>
    <w:rsid w:val="00A6763C"/>
    <w:rsid w:val="00A71726"/>
    <w:rsid w:val="00A7222A"/>
    <w:rsid w:val="00A73C15"/>
    <w:rsid w:val="00A74399"/>
    <w:rsid w:val="00A76241"/>
    <w:rsid w:val="00A763E5"/>
    <w:rsid w:val="00A81D6C"/>
    <w:rsid w:val="00A81FBE"/>
    <w:rsid w:val="00A82CA4"/>
    <w:rsid w:val="00A86894"/>
    <w:rsid w:val="00A86EF8"/>
    <w:rsid w:val="00A939D4"/>
    <w:rsid w:val="00A95BDC"/>
    <w:rsid w:val="00A97ABA"/>
    <w:rsid w:val="00A97D82"/>
    <w:rsid w:val="00AA26A7"/>
    <w:rsid w:val="00AB08AA"/>
    <w:rsid w:val="00AC455E"/>
    <w:rsid w:val="00AC6C3A"/>
    <w:rsid w:val="00AC6D52"/>
    <w:rsid w:val="00AC71ED"/>
    <w:rsid w:val="00AD0A50"/>
    <w:rsid w:val="00AD10A0"/>
    <w:rsid w:val="00AD21FD"/>
    <w:rsid w:val="00AD30FA"/>
    <w:rsid w:val="00AD3904"/>
    <w:rsid w:val="00AD55B4"/>
    <w:rsid w:val="00AD670F"/>
    <w:rsid w:val="00AE0437"/>
    <w:rsid w:val="00AE4D12"/>
    <w:rsid w:val="00AE76A4"/>
    <w:rsid w:val="00AE77EB"/>
    <w:rsid w:val="00AE7A0D"/>
    <w:rsid w:val="00AF48C5"/>
    <w:rsid w:val="00B011D2"/>
    <w:rsid w:val="00B02E71"/>
    <w:rsid w:val="00B059A7"/>
    <w:rsid w:val="00B10491"/>
    <w:rsid w:val="00B120A5"/>
    <w:rsid w:val="00B203EC"/>
    <w:rsid w:val="00B22382"/>
    <w:rsid w:val="00B231AD"/>
    <w:rsid w:val="00B30169"/>
    <w:rsid w:val="00B30C99"/>
    <w:rsid w:val="00B3131C"/>
    <w:rsid w:val="00B31CCD"/>
    <w:rsid w:val="00B422F1"/>
    <w:rsid w:val="00B435D8"/>
    <w:rsid w:val="00B43D3A"/>
    <w:rsid w:val="00B4475F"/>
    <w:rsid w:val="00B4732E"/>
    <w:rsid w:val="00B500A3"/>
    <w:rsid w:val="00B511C2"/>
    <w:rsid w:val="00B54CE7"/>
    <w:rsid w:val="00B54EEA"/>
    <w:rsid w:val="00B5666A"/>
    <w:rsid w:val="00B57238"/>
    <w:rsid w:val="00B57506"/>
    <w:rsid w:val="00B61F3A"/>
    <w:rsid w:val="00B67A26"/>
    <w:rsid w:val="00B67AB8"/>
    <w:rsid w:val="00B70C08"/>
    <w:rsid w:val="00B70C94"/>
    <w:rsid w:val="00B732CF"/>
    <w:rsid w:val="00B7392F"/>
    <w:rsid w:val="00B81916"/>
    <w:rsid w:val="00B83028"/>
    <w:rsid w:val="00B83A23"/>
    <w:rsid w:val="00B851AF"/>
    <w:rsid w:val="00B87D69"/>
    <w:rsid w:val="00B9163C"/>
    <w:rsid w:val="00B92013"/>
    <w:rsid w:val="00B936C1"/>
    <w:rsid w:val="00BA4749"/>
    <w:rsid w:val="00BA47B9"/>
    <w:rsid w:val="00BA4ECE"/>
    <w:rsid w:val="00BB1A4F"/>
    <w:rsid w:val="00BC025F"/>
    <w:rsid w:val="00BC4B96"/>
    <w:rsid w:val="00BC6A5D"/>
    <w:rsid w:val="00BD3AA1"/>
    <w:rsid w:val="00BE1732"/>
    <w:rsid w:val="00BE17C0"/>
    <w:rsid w:val="00BE3E2B"/>
    <w:rsid w:val="00C000CC"/>
    <w:rsid w:val="00C016CC"/>
    <w:rsid w:val="00C028D2"/>
    <w:rsid w:val="00C1040A"/>
    <w:rsid w:val="00C10D54"/>
    <w:rsid w:val="00C174D4"/>
    <w:rsid w:val="00C203A4"/>
    <w:rsid w:val="00C20AB1"/>
    <w:rsid w:val="00C214A7"/>
    <w:rsid w:val="00C235FA"/>
    <w:rsid w:val="00C26BD5"/>
    <w:rsid w:val="00C3060A"/>
    <w:rsid w:val="00C31314"/>
    <w:rsid w:val="00C3261F"/>
    <w:rsid w:val="00C33AFC"/>
    <w:rsid w:val="00C36DFA"/>
    <w:rsid w:val="00C36E52"/>
    <w:rsid w:val="00C37A40"/>
    <w:rsid w:val="00C431E2"/>
    <w:rsid w:val="00C4430B"/>
    <w:rsid w:val="00C4578F"/>
    <w:rsid w:val="00C46FD7"/>
    <w:rsid w:val="00C516C6"/>
    <w:rsid w:val="00C52C3F"/>
    <w:rsid w:val="00C52FAA"/>
    <w:rsid w:val="00C53B6F"/>
    <w:rsid w:val="00C54512"/>
    <w:rsid w:val="00C55230"/>
    <w:rsid w:val="00C613A5"/>
    <w:rsid w:val="00C61AA6"/>
    <w:rsid w:val="00C624BA"/>
    <w:rsid w:val="00C639A8"/>
    <w:rsid w:val="00C63EC7"/>
    <w:rsid w:val="00C65150"/>
    <w:rsid w:val="00C65C11"/>
    <w:rsid w:val="00C671E8"/>
    <w:rsid w:val="00C711A9"/>
    <w:rsid w:val="00C722EF"/>
    <w:rsid w:val="00C7436C"/>
    <w:rsid w:val="00C773A9"/>
    <w:rsid w:val="00C77453"/>
    <w:rsid w:val="00C802B1"/>
    <w:rsid w:val="00C803DC"/>
    <w:rsid w:val="00C83709"/>
    <w:rsid w:val="00C84DB7"/>
    <w:rsid w:val="00C86032"/>
    <w:rsid w:val="00C90866"/>
    <w:rsid w:val="00C94B04"/>
    <w:rsid w:val="00C967BF"/>
    <w:rsid w:val="00CA1E13"/>
    <w:rsid w:val="00CA6D64"/>
    <w:rsid w:val="00CA7F2D"/>
    <w:rsid w:val="00CB3797"/>
    <w:rsid w:val="00CB3E29"/>
    <w:rsid w:val="00CD0B5D"/>
    <w:rsid w:val="00CD12BE"/>
    <w:rsid w:val="00CD4531"/>
    <w:rsid w:val="00CE0628"/>
    <w:rsid w:val="00CE183F"/>
    <w:rsid w:val="00CE32E5"/>
    <w:rsid w:val="00CE7ECF"/>
    <w:rsid w:val="00CF170E"/>
    <w:rsid w:val="00CF17B5"/>
    <w:rsid w:val="00CF2888"/>
    <w:rsid w:val="00CF64E7"/>
    <w:rsid w:val="00D0045F"/>
    <w:rsid w:val="00D051D2"/>
    <w:rsid w:val="00D077FF"/>
    <w:rsid w:val="00D10D04"/>
    <w:rsid w:val="00D111C7"/>
    <w:rsid w:val="00D11763"/>
    <w:rsid w:val="00D11F6D"/>
    <w:rsid w:val="00D128E5"/>
    <w:rsid w:val="00D150CD"/>
    <w:rsid w:val="00D1751D"/>
    <w:rsid w:val="00D206A8"/>
    <w:rsid w:val="00D2288C"/>
    <w:rsid w:val="00D23162"/>
    <w:rsid w:val="00D27305"/>
    <w:rsid w:val="00D30C35"/>
    <w:rsid w:val="00D32140"/>
    <w:rsid w:val="00D33054"/>
    <w:rsid w:val="00D3312E"/>
    <w:rsid w:val="00D3374E"/>
    <w:rsid w:val="00D35372"/>
    <w:rsid w:val="00D414F3"/>
    <w:rsid w:val="00D4223F"/>
    <w:rsid w:val="00D42AF5"/>
    <w:rsid w:val="00D4440F"/>
    <w:rsid w:val="00D463EE"/>
    <w:rsid w:val="00D505CE"/>
    <w:rsid w:val="00D52A1A"/>
    <w:rsid w:val="00D550D5"/>
    <w:rsid w:val="00D55786"/>
    <w:rsid w:val="00D55F13"/>
    <w:rsid w:val="00D649AB"/>
    <w:rsid w:val="00D66E69"/>
    <w:rsid w:val="00D67E88"/>
    <w:rsid w:val="00D71C17"/>
    <w:rsid w:val="00D74E36"/>
    <w:rsid w:val="00D77E23"/>
    <w:rsid w:val="00D81AD9"/>
    <w:rsid w:val="00D848E6"/>
    <w:rsid w:val="00D84FE7"/>
    <w:rsid w:val="00D85C8A"/>
    <w:rsid w:val="00D860FE"/>
    <w:rsid w:val="00D86749"/>
    <w:rsid w:val="00D86F42"/>
    <w:rsid w:val="00D87203"/>
    <w:rsid w:val="00D9303B"/>
    <w:rsid w:val="00DA2FA7"/>
    <w:rsid w:val="00DB5AC1"/>
    <w:rsid w:val="00DC2475"/>
    <w:rsid w:val="00DC5030"/>
    <w:rsid w:val="00DC631D"/>
    <w:rsid w:val="00DD0322"/>
    <w:rsid w:val="00DD15AC"/>
    <w:rsid w:val="00DD258D"/>
    <w:rsid w:val="00DD4C59"/>
    <w:rsid w:val="00DD5B28"/>
    <w:rsid w:val="00DD7BC3"/>
    <w:rsid w:val="00DE1E88"/>
    <w:rsid w:val="00DE4714"/>
    <w:rsid w:val="00DE539D"/>
    <w:rsid w:val="00DE5B79"/>
    <w:rsid w:val="00DF1CBC"/>
    <w:rsid w:val="00DF28A0"/>
    <w:rsid w:val="00DF2F7D"/>
    <w:rsid w:val="00DF3BC6"/>
    <w:rsid w:val="00E039BC"/>
    <w:rsid w:val="00E112DA"/>
    <w:rsid w:val="00E13738"/>
    <w:rsid w:val="00E15F48"/>
    <w:rsid w:val="00E2733E"/>
    <w:rsid w:val="00E3021F"/>
    <w:rsid w:val="00E31EAD"/>
    <w:rsid w:val="00E425D7"/>
    <w:rsid w:val="00E430A9"/>
    <w:rsid w:val="00E5196B"/>
    <w:rsid w:val="00E535D0"/>
    <w:rsid w:val="00E5398E"/>
    <w:rsid w:val="00E54141"/>
    <w:rsid w:val="00E55565"/>
    <w:rsid w:val="00E60720"/>
    <w:rsid w:val="00E61062"/>
    <w:rsid w:val="00E636D1"/>
    <w:rsid w:val="00E651AF"/>
    <w:rsid w:val="00E66ED5"/>
    <w:rsid w:val="00E729CA"/>
    <w:rsid w:val="00E732D1"/>
    <w:rsid w:val="00E74250"/>
    <w:rsid w:val="00E75C4A"/>
    <w:rsid w:val="00E8387A"/>
    <w:rsid w:val="00E86346"/>
    <w:rsid w:val="00E90E46"/>
    <w:rsid w:val="00E93B48"/>
    <w:rsid w:val="00E93C8B"/>
    <w:rsid w:val="00E96C2E"/>
    <w:rsid w:val="00E978A8"/>
    <w:rsid w:val="00EA1E7D"/>
    <w:rsid w:val="00EA3399"/>
    <w:rsid w:val="00EB236B"/>
    <w:rsid w:val="00EB6C7F"/>
    <w:rsid w:val="00EC329A"/>
    <w:rsid w:val="00EC367E"/>
    <w:rsid w:val="00EC4DFA"/>
    <w:rsid w:val="00EC72C6"/>
    <w:rsid w:val="00ED0480"/>
    <w:rsid w:val="00ED1039"/>
    <w:rsid w:val="00ED3A08"/>
    <w:rsid w:val="00ED6257"/>
    <w:rsid w:val="00ED7441"/>
    <w:rsid w:val="00EE015C"/>
    <w:rsid w:val="00EE1588"/>
    <w:rsid w:val="00EF0550"/>
    <w:rsid w:val="00EF1046"/>
    <w:rsid w:val="00F0166A"/>
    <w:rsid w:val="00F06C9E"/>
    <w:rsid w:val="00F1155D"/>
    <w:rsid w:val="00F117F0"/>
    <w:rsid w:val="00F209B7"/>
    <w:rsid w:val="00F2220F"/>
    <w:rsid w:val="00F23E77"/>
    <w:rsid w:val="00F305CE"/>
    <w:rsid w:val="00F311C4"/>
    <w:rsid w:val="00F31B07"/>
    <w:rsid w:val="00F321DA"/>
    <w:rsid w:val="00F35526"/>
    <w:rsid w:val="00F429F3"/>
    <w:rsid w:val="00F52F37"/>
    <w:rsid w:val="00F57442"/>
    <w:rsid w:val="00F57C55"/>
    <w:rsid w:val="00F60266"/>
    <w:rsid w:val="00F6100B"/>
    <w:rsid w:val="00F61492"/>
    <w:rsid w:val="00F759EF"/>
    <w:rsid w:val="00F77CFB"/>
    <w:rsid w:val="00F87216"/>
    <w:rsid w:val="00F87A31"/>
    <w:rsid w:val="00F90BD9"/>
    <w:rsid w:val="00F9274E"/>
    <w:rsid w:val="00F92903"/>
    <w:rsid w:val="00F944C9"/>
    <w:rsid w:val="00F95F53"/>
    <w:rsid w:val="00FA01D5"/>
    <w:rsid w:val="00FA099A"/>
    <w:rsid w:val="00FA7CB0"/>
    <w:rsid w:val="00FB09F5"/>
    <w:rsid w:val="00FB12E4"/>
    <w:rsid w:val="00FB1906"/>
    <w:rsid w:val="00FB253F"/>
    <w:rsid w:val="00FB2ADE"/>
    <w:rsid w:val="00FB334B"/>
    <w:rsid w:val="00FB5DE0"/>
    <w:rsid w:val="00FB76AC"/>
    <w:rsid w:val="00FB79A8"/>
    <w:rsid w:val="00FC1874"/>
    <w:rsid w:val="00FC2DB1"/>
    <w:rsid w:val="00FD4B7B"/>
    <w:rsid w:val="00FE0940"/>
    <w:rsid w:val="00FE0E23"/>
    <w:rsid w:val="00FE2BD4"/>
    <w:rsid w:val="00FE3EF7"/>
    <w:rsid w:val="00FE4A53"/>
    <w:rsid w:val="00FE558A"/>
    <w:rsid w:val="00FE6EC5"/>
    <w:rsid w:val="00FF4CC4"/>
    <w:rsid w:val="00FF54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AD8DBF"/>
  <w15:chartTrackingRefBased/>
  <w15:docId w15:val="{5FBA55ED-121F-4E07-A1FD-AF98FB48AB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144B"/>
    <w:pPr>
      <w:spacing w:after="60"/>
      <w:ind w:firstLine="180"/>
      <w:jc w:val="both"/>
    </w:pPr>
    <w:rPr>
      <w:rFonts w:ascii="Arial" w:eastAsia="Times New Roman" w:hAnsi="Arial" w:cs="Arial"/>
      <w:kern w:val="21"/>
      <w:lang w:eastAsia="en-US"/>
    </w:rPr>
  </w:style>
  <w:style w:type="paragraph" w:styleId="Heading1">
    <w:name w:val="heading 1"/>
    <w:basedOn w:val="TAMainText"/>
    <w:next w:val="Normal"/>
    <w:link w:val="Heading1Char"/>
    <w:qFormat/>
    <w:rsid w:val="0071144B"/>
    <w:pPr>
      <w:spacing w:before="240"/>
      <w:outlineLvl w:val="0"/>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71144B"/>
    <w:rPr>
      <w:rFonts w:ascii="Arial" w:eastAsia="Times New Roman" w:hAnsi="Arial" w:cs="Arial"/>
      <w:b/>
      <w:kern w:val="21"/>
      <w:sz w:val="20"/>
      <w:szCs w:val="20"/>
    </w:rPr>
  </w:style>
  <w:style w:type="paragraph" w:styleId="Header">
    <w:name w:val="header"/>
    <w:basedOn w:val="Normal"/>
    <w:link w:val="HeaderChar"/>
    <w:uiPriority w:val="99"/>
    <w:rsid w:val="0071144B"/>
    <w:pPr>
      <w:tabs>
        <w:tab w:val="center" w:pos="4536"/>
        <w:tab w:val="right" w:pos="9072"/>
      </w:tabs>
    </w:pPr>
  </w:style>
  <w:style w:type="character" w:customStyle="1" w:styleId="HeaderChar">
    <w:name w:val="Header Char"/>
    <w:link w:val="Header"/>
    <w:uiPriority w:val="99"/>
    <w:rsid w:val="0071144B"/>
    <w:rPr>
      <w:rFonts w:ascii="Arial" w:eastAsia="Times New Roman" w:hAnsi="Arial" w:cs="Arial"/>
      <w:kern w:val="21"/>
      <w:sz w:val="20"/>
      <w:szCs w:val="20"/>
    </w:rPr>
  </w:style>
  <w:style w:type="character" w:styleId="PageNumber">
    <w:name w:val="page number"/>
    <w:basedOn w:val="DefaultParagraphFont"/>
    <w:rsid w:val="0071144B"/>
  </w:style>
  <w:style w:type="paragraph" w:styleId="ListParagraph">
    <w:name w:val="List Paragraph"/>
    <w:basedOn w:val="Normal"/>
    <w:uiPriority w:val="34"/>
    <w:qFormat/>
    <w:rsid w:val="0071144B"/>
    <w:pPr>
      <w:ind w:left="720"/>
      <w:contextualSpacing/>
    </w:pPr>
  </w:style>
  <w:style w:type="paragraph" w:customStyle="1" w:styleId="TAMainText">
    <w:name w:val="TA_Main_Text"/>
    <w:basedOn w:val="Normal"/>
    <w:autoRedefine/>
    <w:rsid w:val="00F759EF"/>
    <w:pPr>
      <w:ind w:firstLine="181"/>
      <w:jc w:val="left"/>
    </w:pPr>
    <w:rPr>
      <w:sz w:val="18"/>
    </w:rPr>
  </w:style>
  <w:style w:type="paragraph" w:customStyle="1" w:styleId="BDAbstract">
    <w:name w:val="BD_Abstract"/>
    <w:basedOn w:val="Normal"/>
    <w:next w:val="TAMainText"/>
    <w:link w:val="BDAbstractChar"/>
    <w:autoRedefine/>
    <w:rsid w:val="0071144B"/>
    <w:pPr>
      <w:pBdr>
        <w:top w:val="single" w:sz="4" w:space="1" w:color="auto"/>
        <w:bottom w:val="single" w:sz="4" w:space="1" w:color="auto"/>
      </w:pBdr>
      <w:spacing w:before="100" w:after="600"/>
    </w:pPr>
    <w:rPr>
      <w:rFonts w:ascii="Arno Pro" w:hAnsi="Arno Pro"/>
      <w:sz w:val="18"/>
      <w:lang w:val="en-US"/>
    </w:rPr>
  </w:style>
  <w:style w:type="paragraph" w:customStyle="1" w:styleId="BDAbstractTitle">
    <w:name w:val="BD_Abstract_Title"/>
    <w:basedOn w:val="BDAbstract"/>
    <w:link w:val="BDAbstractTitleChar"/>
    <w:rsid w:val="0071144B"/>
    <w:rPr>
      <w:b/>
    </w:rPr>
  </w:style>
  <w:style w:type="character" w:customStyle="1" w:styleId="BDAbstractChar">
    <w:name w:val="BD_Abstract Char"/>
    <w:link w:val="BDAbstract"/>
    <w:rsid w:val="0071144B"/>
    <w:rPr>
      <w:rFonts w:ascii="Arno Pro" w:eastAsia="Times New Roman" w:hAnsi="Arno Pro" w:cs="Arial"/>
      <w:kern w:val="21"/>
      <w:sz w:val="18"/>
      <w:szCs w:val="20"/>
      <w:lang w:val="en-US"/>
    </w:rPr>
  </w:style>
  <w:style w:type="character" w:customStyle="1" w:styleId="BDAbstractTitleChar">
    <w:name w:val="BD_Abstract_Title Char"/>
    <w:link w:val="BDAbstractTitle"/>
    <w:rsid w:val="0071144B"/>
    <w:rPr>
      <w:rFonts w:ascii="Arno Pro" w:eastAsia="Times New Roman" w:hAnsi="Arno Pro" w:cs="Arial"/>
      <w:b/>
      <w:kern w:val="21"/>
      <w:sz w:val="18"/>
      <w:szCs w:val="20"/>
      <w:lang w:val="en-US"/>
    </w:rPr>
  </w:style>
  <w:style w:type="paragraph" w:styleId="Bibliography">
    <w:name w:val="Bibliography"/>
    <w:basedOn w:val="Normal"/>
    <w:next w:val="Normal"/>
    <w:uiPriority w:val="37"/>
    <w:unhideWhenUsed/>
    <w:rsid w:val="0071144B"/>
    <w:pPr>
      <w:spacing w:after="240"/>
      <w:ind w:firstLine="0"/>
    </w:pPr>
  </w:style>
  <w:style w:type="paragraph" w:customStyle="1" w:styleId="Erstautor">
    <w:name w:val="Erstautor"/>
    <w:basedOn w:val="Normal"/>
    <w:link w:val="ErstautorZchn"/>
    <w:qFormat/>
    <w:rsid w:val="0071144B"/>
    <w:pPr>
      <w:spacing w:after="180"/>
      <w:jc w:val="left"/>
    </w:pPr>
    <w:rPr>
      <w:rFonts w:ascii="Arno Pro" w:hAnsi="Arno Pro"/>
      <w:kern w:val="26"/>
    </w:rPr>
  </w:style>
  <w:style w:type="paragraph" w:styleId="Title">
    <w:name w:val="Title"/>
    <w:basedOn w:val="Normal"/>
    <w:next w:val="Normal"/>
    <w:link w:val="TitleChar"/>
    <w:qFormat/>
    <w:rsid w:val="0071144B"/>
    <w:pPr>
      <w:spacing w:before="240" w:after="180"/>
    </w:pPr>
    <w:rPr>
      <w:rFonts w:ascii="Myriad Pro Light" w:hAnsi="Myriad Pro Light"/>
      <w:b/>
      <w:i/>
      <w:kern w:val="36"/>
      <w:sz w:val="34"/>
    </w:rPr>
  </w:style>
  <w:style w:type="character" w:customStyle="1" w:styleId="TitleChar">
    <w:name w:val="Title Char"/>
    <w:link w:val="Title"/>
    <w:rsid w:val="0071144B"/>
    <w:rPr>
      <w:rFonts w:ascii="Myriad Pro Light" w:eastAsia="Times New Roman" w:hAnsi="Myriad Pro Light" w:cs="Arial"/>
      <w:b/>
      <w:i/>
      <w:kern w:val="36"/>
      <w:sz w:val="34"/>
      <w:szCs w:val="20"/>
    </w:rPr>
  </w:style>
  <w:style w:type="character" w:customStyle="1" w:styleId="ErstautorZchn">
    <w:name w:val="Erstautor Zchn"/>
    <w:link w:val="Erstautor"/>
    <w:rsid w:val="0071144B"/>
    <w:rPr>
      <w:rFonts w:ascii="Arno Pro" w:eastAsia="Times New Roman" w:hAnsi="Arno Pro" w:cs="Arial"/>
      <w:kern w:val="26"/>
      <w:sz w:val="20"/>
      <w:szCs w:val="20"/>
    </w:rPr>
  </w:style>
  <w:style w:type="paragraph" w:customStyle="1" w:styleId="affiliations">
    <w:name w:val="affiliations"/>
    <w:basedOn w:val="Normal"/>
    <w:link w:val="affiliationsZchn"/>
    <w:qFormat/>
    <w:rsid w:val="0071144B"/>
    <w:pPr>
      <w:ind w:firstLine="0"/>
      <w:jc w:val="left"/>
    </w:pPr>
    <w:rPr>
      <w:rFonts w:ascii="Arno Pro" w:hAnsi="Arno Pro"/>
      <w:kern w:val="22"/>
      <w:vertAlign w:val="superscript"/>
      <w:lang w:val="en-US"/>
    </w:rPr>
  </w:style>
  <w:style w:type="character" w:customStyle="1" w:styleId="affiliationsZchn">
    <w:name w:val="affiliations Zchn"/>
    <w:link w:val="affiliations"/>
    <w:rsid w:val="0071144B"/>
    <w:rPr>
      <w:rFonts w:ascii="Arno Pro" w:eastAsia="Times New Roman" w:hAnsi="Arno Pro" w:cs="Arial"/>
      <w:kern w:val="22"/>
      <w:sz w:val="20"/>
      <w:szCs w:val="20"/>
      <w:vertAlign w:val="superscript"/>
      <w:lang w:val="en-US"/>
    </w:rPr>
  </w:style>
  <w:style w:type="paragraph" w:styleId="BalloonText">
    <w:name w:val="Balloon Text"/>
    <w:basedOn w:val="Normal"/>
    <w:link w:val="BalloonTextChar"/>
    <w:uiPriority w:val="99"/>
    <w:semiHidden/>
    <w:unhideWhenUsed/>
    <w:rsid w:val="0071144B"/>
    <w:pPr>
      <w:spacing w:after="0"/>
    </w:pPr>
    <w:rPr>
      <w:rFonts w:ascii="Tahoma" w:hAnsi="Tahoma" w:cs="Tahoma"/>
      <w:sz w:val="16"/>
      <w:szCs w:val="16"/>
    </w:rPr>
  </w:style>
  <w:style w:type="character" w:customStyle="1" w:styleId="BalloonTextChar">
    <w:name w:val="Balloon Text Char"/>
    <w:link w:val="BalloonText"/>
    <w:uiPriority w:val="99"/>
    <w:semiHidden/>
    <w:rsid w:val="0071144B"/>
    <w:rPr>
      <w:rFonts w:ascii="Tahoma" w:eastAsia="Times New Roman" w:hAnsi="Tahoma" w:cs="Tahoma"/>
      <w:kern w:val="21"/>
      <w:sz w:val="16"/>
      <w:szCs w:val="16"/>
    </w:rPr>
  </w:style>
  <w:style w:type="paragraph" w:customStyle="1" w:styleId="Einrichtung">
    <w:name w:val="Einrichtung"/>
    <w:basedOn w:val="Normal"/>
    <w:semiHidden/>
    <w:rsid w:val="0071144B"/>
    <w:pPr>
      <w:spacing w:before="240" w:after="40"/>
      <w:ind w:firstLine="284"/>
      <w:jc w:val="center"/>
    </w:pPr>
  </w:style>
  <w:style w:type="paragraph" w:styleId="Footer">
    <w:name w:val="footer"/>
    <w:basedOn w:val="Normal"/>
    <w:link w:val="FooterChar"/>
    <w:uiPriority w:val="99"/>
    <w:unhideWhenUsed/>
    <w:rsid w:val="0071144B"/>
    <w:pPr>
      <w:tabs>
        <w:tab w:val="center" w:pos="4320"/>
        <w:tab w:val="right" w:pos="8640"/>
      </w:tabs>
      <w:spacing w:after="200" w:line="276" w:lineRule="auto"/>
      <w:ind w:firstLine="0"/>
      <w:jc w:val="left"/>
    </w:pPr>
    <w:rPr>
      <w:rFonts w:ascii="Calibri" w:hAnsi="Calibri" w:cs="Times New Roman"/>
      <w:kern w:val="0"/>
      <w:sz w:val="22"/>
      <w:szCs w:val="22"/>
    </w:rPr>
  </w:style>
  <w:style w:type="character" w:customStyle="1" w:styleId="FooterChar">
    <w:name w:val="Footer Char"/>
    <w:link w:val="Footer"/>
    <w:uiPriority w:val="99"/>
    <w:rsid w:val="0071144B"/>
    <w:rPr>
      <w:rFonts w:eastAsia="Times New Roman"/>
    </w:rPr>
  </w:style>
  <w:style w:type="paragraph" w:styleId="Revision">
    <w:name w:val="Revision"/>
    <w:hidden/>
    <w:uiPriority w:val="99"/>
    <w:semiHidden/>
    <w:rsid w:val="00C016CC"/>
    <w:rPr>
      <w:rFonts w:ascii="Arial" w:eastAsia="Times New Roman" w:hAnsi="Arial" w:cs="Arial"/>
      <w:kern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4708217">
      <w:bodyDiv w:val="1"/>
      <w:marLeft w:val="0"/>
      <w:marRight w:val="0"/>
      <w:marTop w:val="0"/>
      <w:marBottom w:val="0"/>
      <w:divBdr>
        <w:top w:val="none" w:sz="0" w:space="0" w:color="auto"/>
        <w:left w:val="none" w:sz="0" w:space="0" w:color="auto"/>
        <w:bottom w:val="none" w:sz="0" w:space="0" w:color="auto"/>
        <w:right w:val="none" w:sz="0" w:space="0" w:color="auto"/>
      </w:divBdr>
      <w:divsChild>
        <w:div w:id="839585703">
          <w:marLeft w:val="0"/>
          <w:marRight w:val="0"/>
          <w:marTop w:val="0"/>
          <w:marBottom w:val="0"/>
          <w:divBdr>
            <w:top w:val="none" w:sz="0" w:space="0" w:color="auto"/>
            <w:left w:val="none" w:sz="0" w:space="0" w:color="auto"/>
            <w:bottom w:val="none" w:sz="0" w:space="0" w:color="auto"/>
            <w:right w:val="none" w:sz="0" w:space="0" w:color="auto"/>
          </w:divBdr>
        </w:div>
        <w:div w:id="76639418">
          <w:marLeft w:val="0"/>
          <w:marRight w:val="0"/>
          <w:marTop w:val="0"/>
          <w:marBottom w:val="0"/>
          <w:divBdr>
            <w:top w:val="none" w:sz="0" w:space="0" w:color="auto"/>
            <w:left w:val="none" w:sz="0" w:space="0" w:color="auto"/>
            <w:bottom w:val="none" w:sz="0" w:space="0" w:color="auto"/>
            <w:right w:val="none" w:sz="0" w:space="0" w:color="auto"/>
          </w:divBdr>
        </w:div>
        <w:div w:id="934903803">
          <w:marLeft w:val="0"/>
          <w:marRight w:val="0"/>
          <w:marTop w:val="0"/>
          <w:marBottom w:val="0"/>
          <w:divBdr>
            <w:top w:val="none" w:sz="0" w:space="0" w:color="auto"/>
            <w:left w:val="none" w:sz="0" w:space="0" w:color="auto"/>
            <w:bottom w:val="none" w:sz="0" w:space="0" w:color="auto"/>
            <w:right w:val="none" w:sz="0" w:space="0" w:color="auto"/>
          </w:divBdr>
        </w:div>
        <w:div w:id="1813987317">
          <w:marLeft w:val="0"/>
          <w:marRight w:val="0"/>
          <w:marTop w:val="0"/>
          <w:marBottom w:val="0"/>
          <w:divBdr>
            <w:top w:val="none" w:sz="0" w:space="0" w:color="auto"/>
            <w:left w:val="none" w:sz="0" w:space="0" w:color="auto"/>
            <w:bottom w:val="none" w:sz="0" w:space="0" w:color="auto"/>
            <w:right w:val="none" w:sz="0" w:space="0" w:color="auto"/>
          </w:divBdr>
        </w:div>
        <w:div w:id="868682684">
          <w:marLeft w:val="0"/>
          <w:marRight w:val="0"/>
          <w:marTop w:val="0"/>
          <w:marBottom w:val="0"/>
          <w:divBdr>
            <w:top w:val="none" w:sz="0" w:space="0" w:color="auto"/>
            <w:left w:val="none" w:sz="0" w:space="0" w:color="auto"/>
            <w:bottom w:val="none" w:sz="0" w:space="0" w:color="auto"/>
            <w:right w:val="none" w:sz="0" w:space="0" w:color="auto"/>
          </w:divBdr>
        </w:div>
        <w:div w:id="833371697">
          <w:marLeft w:val="0"/>
          <w:marRight w:val="0"/>
          <w:marTop w:val="0"/>
          <w:marBottom w:val="0"/>
          <w:divBdr>
            <w:top w:val="none" w:sz="0" w:space="0" w:color="auto"/>
            <w:left w:val="none" w:sz="0" w:space="0" w:color="auto"/>
            <w:bottom w:val="none" w:sz="0" w:space="0" w:color="auto"/>
            <w:right w:val="none" w:sz="0" w:space="0" w:color="auto"/>
          </w:divBdr>
        </w:div>
        <w:div w:id="1932077969">
          <w:marLeft w:val="0"/>
          <w:marRight w:val="0"/>
          <w:marTop w:val="0"/>
          <w:marBottom w:val="0"/>
          <w:divBdr>
            <w:top w:val="none" w:sz="0" w:space="0" w:color="auto"/>
            <w:left w:val="none" w:sz="0" w:space="0" w:color="auto"/>
            <w:bottom w:val="none" w:sz="0" w:space="0" w:color="auto"/>
            <w:right w:val="none" w:sz="0" w:space="0" w:color="auto"/>
          </w:divBdr>
        </w:div>
        <w:div w:id="1791243531">
          <w:marLeft w:val="0"/>
          <w:marRight w:val="0"/>
          <w:marTop w:val="0"/>
          <w:marBottom w:val="0"/>
          <w:divBdr>
            <w:top w:val="none" w:sz="0" w:space="0" w:color="auto"/>
            <w:left w:val="none" w:sz="0" w:space="0" w:color="auto"/>
            <w:bottom w:val="none" w:sz="0" w:space="0" w:color="auto"/>
            <w:right w:val="none" w:sz="0" w:space="0" w:color="auto"/>
          </w:divBdr>
        </w:div>
        <w:div w:id="2082633817">
          <w:marLeft w:val="0"/>
          <w:marRight w:val="0"/>
          <w:marTop w:val="0"/>
          <w:marBottom w:val="0"/>
          <w:divBdr>
            <w:top w:val="none" w:sz="0" w:space="0" w:color="auto"/>
            <w:left w:val="none" w:sz="0" w:space="0" w:color="auto"/>
            <w:bottom w:val="none" w:sz="0" w:space="0" w:color="auto"/>
            <w:right w:val="none" w:sz="0" w:space="0" w:color="auto"/>
          </w:divBdr>
        </w:div>
        <w:div w:id="291131655">
          <w:marLeft w:val="0"/>
          <w:marRight w:val="0"/>
          <w:marTop w:val="0"/>
          <w:marBottom w:val="0"/>
          <w:divBdr>
            <w:top w:val="none" w:sz="0" w:space="0" w:color="auto"/>
            <w:left w:val="none" w:sz="0" w:space="0" w:color="auto"/>
            <w:bottom w:val="none" w:sz="0" w:space="0" w:color="auto"/>
            <w:right w:val="none" w:sz="0" w:space="0" w:color="auto"/>
          </w:divBdr>
        </w:div>
        <w:div w:id="686642171">
          <w:marLeft w:val="0"/>
          <w:marRight w:val="0"/>
          <w:marTop w:val="0"/>
          <w:marBottom w:val="0"/>
          <w:divBdr>
            <w:top w:val="none" w:sz="0" w:space="0" w:color="auto"/>
            <w:left w:val="none" w:sz="0" w:space="0" w:color="auto"/>
            <w:bottom w:val="none" w:sz="0" w:space="0" w:color="auto"/>
            <w:right w:val="none" w:sz="0" w:space="0" w:color="auto"/>
          </w:divBdr>
        </w:div>
        <w:div w:id="1864901176">
          <w:marLeft w:val="0"/>
          <w:marRight w:val="0"/>
          <w:marTop w:val="0"/>
          <w:marBottom w:val="0"/>
          <w:divBdr>
            <w:top w:val="none" w:sz="0" w:space="0" w:color="auto"/>
            <w:left w:val="none" w:sz="0" w:space="0" w:color="auto"/>
            <w:bottom w:val="none" w:sz="0" w:space="0" w:color="auto"/>
            <w:right w:val="none" w:sz="0" w:space="0" w:color="auto"/>
          </w:divBdr>
        </w:div>
        <w:div w:id="1125083681">
          <w:marLeft w:val="0"/>
          <w:marRight w:val="0"/>
          <w:marTop w:val="0"/>
          <w:marBottom w:val="0"/>
          <w:divBdr>
            <w:top w:val="none" w:sz="0" w:space="0" w:color="auto"/>
            <w:left w:val="none" w:sz="0" w:space="0" w:color="auto"/>
            <w:bottom w:val="none" w:sz="0" w:space="0" w:color="auto"/>
            <w:right w:val="none" w:sz="0" w:space="0" w:color="auto"/>
          </w:divBdr>
        </w:div>
        <w:div w:id="449401015">
          <w:marLeft w:val="0"/>
          <w:marRight w:val="0"/>
          <w:marTop w:val="0"/>
          <w:marBottom w:val="0"/>
          <w:divBdr>
            <w:top w:val="none" w:sz="0" w:space="0" w:color="auto"/>
            <w:left w:val="none" w:sz="0" w:space="0" w:color="auto"/>
            <w:bottom w:val="none" w:sz="0" w:space="0" w:color="auto"/>
            <w:right w:val="none" w:sz="0" w:space="0" w:color="auto"/>
          </w:divBdr>
        </w:div>
        <w:div w:id="167142699">
          <w:marLeft w:val="0"/>
          <w:marRight w:val="0"/>
          <w:marTop w:val="0"/>
          <w:marBottom w:val="0"/>
          <w:divBdr>
            <w:top w:val="none" w:sz="0" w:space="0" w:color="auto"/>
            <w:left w:val="none" w:sz="0" w:space="0" w:color="auto"/>
            <w:bottom w:val="none" w:sz="0" w:space="0" w:color="auto"/>
            <w:right w:val="none" w:sz="0" w:space="0" w:color="auto"/>
          </w:divBdr>
        </w:div>
        <w:div w:id="1312756331">
          <w:marLeft w:val="0"/>
          <w:marRight w:val="0"/>
          <w:marTop w:val="0"/>
          <w:marBottom w:val="0"/>
          <w:divBdr>
            <w:top w:val="none" w:sz="0" w:space="0" w:color="auto"/>
            <w:left w:val="none" w:sz="0" w:space="0" w:color="auto"/>
            <w:bottom w:val="none" w:sz="0" w:space="0" w:color="auto"/>
            <w:right w:val="none" w:sz="0" w:space="0" w:color="auto"/>
          </w:divBdr>
        </w:div>
        <w:div w:id="309404495">
          <w:marLeft w:val="0"/>
          <w:marRight w:val="0"/>
          <w:marTop w:val="0"/>
          <w:marBottom w:val="0"/>
          <w:divBdr>
            <w:top w:val="none" w:sz="0" w:space="0" w:color="auto"/>
            <w:left w:val="none" w:sz="0" w:space="0" w:color="auto"/>
            <w:bottom w:val="none" w:sz="0" w:space="0" w:color="auto"/>
            <w:right w:val="none" w:sz="0" w:space="0" w:color="auto"/>
          </w:divBdr>
        </w:div>
        <w:div w:id="236936073">
          <w:marLeft w:val="0"/>
          <w:marRight w:val="0"/>
          <w:marTop w:val="0"/>
          <w:marBottom w:val="0"/>
          <w:divBdr>
            <w:top w:val="none" w:sz="0" w:space="0" w:color="auto"/>
            <w:left w:val="none" w:sz="0" w:space="0" w:color="auto"/>
            <w:bottom w:val="none" w:sz="0" w:space="0" w:color="auto"/>
            <w:right w:val="none" w:sz="0" w:space="0" w:color="auto"/>
          </w:divBdr>
        </w:div>
        <w:div w:id="988943441">
          <w:marLeft w:val="0"/>
          <w:marRight w:val="0"/>
          <w:marTop w:val="0"/>
          <w:marBottom w:val="0"/>
          <w:divBdr>
            <w:top w:val="none" w:sz="0" w:space="0" w:color="auto"/>
            <w:left w:val="none" w:sz="0" w:space="0" w:color="auto"/>
            <w:bottom w:val="none" w:sz="0" w:space="0" w:color="auto"/>
            <w:right w:val="none" w:sz="0" w:space="0" w:color="auto"/>
          </w:divBdr>
        </w:div>
        <w:div w:id="1929845677">
          <w:marLeft w:val="0"/>
          <w:marRight w:val="0"/>
          <w:marTop w:val="0"/>
          <w:marBottom w:val="0"/>
          <w:divBdr>
            <w:top w:val="none" w:sz="0" w:space="0" w:color="auto"/>
            <w:left w:val="none" w:sz="0" w:space="0" w:color="auto"/>
            <w:bottom w:val="none" w:sz="0" w:space="0" w:color="auto"/>
            <w:right w:val="none" w:sz="0" w:space="0" w:color="auto"/>
          </w:divBdr>
        </w:div>
        <w:div w:id="1551845798">
          <w:marLeft w:val="0"/>
          <w:marRight w:val="0"/>
          <w:marTop w:val="0"/>
          <w:marBottom w:val="0"/>
          <w:divBdr>
            <w:top w:val="none" w:sz="0" w:space="0" w:color="auto"/>
            <w:left w:val="none" w:sz="0" w:space="0" w:color="auto"/>
            <w:bottom w:val="none" w:sz="0" w:space="0" w:color="auto"/>
            <w:right w:val="none" w:sz="0" w:space="0" w:color="auto"/>
          </w:divBdr>
        </w:div>
        <w:div w:id="1916164896">
          <w:marLeft w:val="0"/>
          <w:marRight w:val="0"/>
          <w:marTop w:val="0"/>
          <w:marBottom w:val="0"/>
          <w:divBdr>
            <w:top w:val="none" w:sz="0" w:space="0" w:color="auto"/>
            <w:left w:val="none" w:sz="0" w:space="0" w:color="auto"/>
            <w:bottom w:val="none" w:sz="0" w:space="0" w:color="auto"/>
            <w:right w:val="none" w:sz="0" w:space="0" w:color="auto"/>
          </w:divBdr>
        </w:div>
        <w:div w:id="72551975">
          <w:marLeft w:val="0"/>
          <w:marRight w:val="0"/>
          <w:marTop w:val="0"/>
          <w:marBottom w:val="0"/>
          <w:divBdr>
            <w:top w:val="none" w:sz="0" w:space="0" w:color="auto"/>
            <w:left w:val="none" w:sz="0" w:space="0" w:color="auto"/>
            <w:bottom w:val="none" w:sz="0" w:space="0" w:color="auto"/>
            <w:right w:val="none" w:sz="0" w:space="0" w:color="auto"/>
          </w:divBdr>
        </w:div>
        <w:div w:id="127552092">
          <w:marLeft w:val="0"/>
          <w:marRight w:val="0"/>
          <w:marTop w:val="0"/>
          <w:marBottom w:val="0"/>
          <w:divBdr>
            <w:top w:val="none" w:sz="0" w:space="0" w:color="auto"/>
            <w:left w:val="none" w:sz="0" w:space="0" w:color="auto"/>
            <w:bottom w:val="none" w:sz="0" w:space="0" w:color="auto"/>
            <w:right w:val="none" w:sz="0" w:space="0" w:color="auto"/>
          </w:divBdr>
        </w:div>
        <w:div w:id="982003283">
          <w:marLeft w:val="0"/>
          <w:marRight w:val="0"/>
          <w:marTop w:val="0"/>
          <w:marBottom w:val="0"/>
          <w:divBdr>
            <w:top w:val="none" w:sz="0" w:space="0" w:color="auto"/>
            <w:left w:val="none" w:sz="0" w:space="0" w:color="auto"/>
            <w:bottom w:val="none" w:sz="0" w:space="0" w:color="auto"/>
            <w:right w:val="none" w:sz="0" w:space="0" w:color="auto"/>
          </w:divBdr>
        </w:div>
        <w:div w:id="802239430">
          <w:marLeft w:val="0"/>
          <w:marRight w:val="0"/>
          <w:marTop w:val="0"/>
          <w:marBottom w:val="0"/>
          <w:divBdr>
            <w:top w:val="none" w:sz="0" w:space="0" w:color="auto"/>
            <w:left w:val="none" w:sz="0" w:space="0" w:color="auto"/>
            <w:bottom w:val="none" w:sz="0" w:space="0" w:color="auto"/>
            <w:right w:val="none" w:sz="0" w:space="0" w:color="auto"/>
          </w:divBdr>
        </w:div>
        <w:div w:id="946354480">
          <w:marLeft w:val="0"/>
          <w:marRight w:val="0"/>
          <w:marTop w:val="0"/>
          <w:marBottom w:val="0"/>
          <w:divBdr>
            <w:top w:val="none" w:sz="0" w:space="0" w:color="auto"/>
            <w:left w:val="none" w:sz="0" w:space="0" w:color="auto"/>
            <w:bottom w:val="none" w:sz="0" w:space="0" w:color="auto"/>
            <w:right w:val="none" w:sz="0" w:space="0" w:color="auto"/>
          </w:divBdr>
        </w:div>
        <w:div w:id="1921059941">
          <w:marLeft w:val="0"/>
          <w:marRight w:val="0"/>
          <w:marTop w:val="0"/>
          <w:marBottom w:val="0"/>
          <w:divBdr>
            <w:top w:val="none" w:sz="0" w:space="0" w:color="auto"/>
            <w:left w:val="none" w:sz="0" w:space="0" w:color="auto"/>
            <w:bottom w:val="none" w:sz="0" w:space="0" w:color="auto"/>
            <w:right w:val="none" w:sz="0" w:space="0" w:color="auto"/>
          </w:divBdr>
        </w:div>
        <w:div w:id="116411292">
          <w:marLeft w:val="0"/>
          <w:marRight w:val="0"/>
          <w:marTop w:val="0"/>
          <w:marBottom w:val="0"/>
          <w:divBdr>
            <w:top w:val="none" w:sz="0" w:space="0" w:color="auto"/>
            <w:left w:val="none" w:sz="0" w:space="0" w:color="auto"/>
            <w:bottom w:val="none" w:sz="0" w:space="0" w:color="auto"/>
            <w:right w:val="none" w:sz="0" w:space="0" w:color="auto"/>
          </w:divBdr>
        </w:div>
        <w:div w:id="1012682457">
          <w:marLeft w:val="0"/>
          <w:marRight w:val="0"/>
          <w:marTop w:val="0"/>
          <w:marBottom w:val="0"/>
          <w:divBdr>
            <w:top w:val="none" w:sz="0" w:space="0" w:color="auto"/>
            <w:left w:val="none" w:sz="0" w:space="0" w:color="auto"/>
            <w:bottom w:val="none" w:sz="0" w:space="0" w:color="auto"/>
            <w:right w:val="none" w:sz="0" w:space="0" w:color="auto"/>
          </w:divBdr>
        </w:div>
        <w:div w:id="1851749220">
          <w:marLeft w:val="0"/>
          <w:marRight w:val="0"/>
          <w:marTop w:val="0"/>
          <w:marBottom w:val="0"/>
          <w:divBdr>
            <w:top w:val="none" w:sz="0" w:space="0" w:color="auto"/>
            <w:left w:val="none" w:sz="0" w:space="0" w:color="auto"/>
            <w:bottom w:val="none" w:sz="0" w:space="0" w:color="auto"/>
            <w:right w:val="none" w:sz="0" w:space="0" w:color="auto"/>
          </w:divBdr>
        </w:div>
        <w:div w:id="1905097873">
          <w:marLeft w:val="0"/>
          <w:marRight w:val="0"/>
          <w:marTop w:val="0"/>
          <w:marBottom w:val="0"/>
          <w:divBdr>
            <w:top w:val="none" w:sz="0" w:space="0" w:color="auto"/>
            <w:left w:val="none" w:sz="0" w:space="0" w:color="auto"/>
            <w:bottom w:val="none" w:sz="0" w:space="0" w:color="auto"/>
            <w:right w:val="none" w:sz="0" w:space="0" w:color="auto"/>
          </w:divBdr>
        </w:div>
        <w:div w:id="1717074443">
          <w:marLeft w:val="0"/>
          <w:marRight w:val="0"/>
          <w:marTop w:val="0"/>
          <w:marBottom w:val="0"/>
          <w:divBdr>
            <w:top w:val="none" w:sz="0" w:space="0" w:color="auto"/>
            <w:left w:val="none" w:sz="0" w:space="0" w:color="auto"/>
            <w:bottom w:val="none" w:sz="0" w:space="0" w:color="auto"/>
            <w:right w:val="none" w:sz="0" w:space="0" w:color="auto"/>
          </w:divBdr>
        </w:div>
        <w:div w:id="320158888">
          <w:marLeft w:val="0"/>
          <w:marRight w:val="0"/>
          <w:marTop w:val="0"/>
          <w:marBottom w:val="0"/>
          <w:divBdr>
            <w:top w:val="none" w:sz="0" w:space="0" w:color="auto"/>
            <w:left w:val="none" w:sz="0" w:space="0" w:color="auto"/>
            <w:bottom w:val="none" w:sz="0" w:space="0" w:color="auto"/>
            <w:right w:val="none" w:sz="0" w:space="0" w:color="auto"/>
          </w:divBdr>
        </w:div>
      </w:divsChild>
    </w:div>
    <w:div w:id="576597131">
      <w:bodyDiv w:val="1"/>
      <w:marLeft w:val="0"/>
      <w:marRight w:val="0"/>
      <w:marTop w:val="0"/>
      <w:marBottom w:val="0"/>
      <w:divBdr>
        <w:top w:val="none" w:sz="0" w:space="0" w:color="auto"/>
        <w:left w:val="none" w:sz="0" w:space="0" w:color="auto"/>
        <w:bottom w:val="none" w:sz="0" w:space="0" w:color="auto"/>
        <w:right w:val="none" w:sz="0" w:space="0" w:color="auto"/>
      </w:divBdr>
    </w:div>
    <w:div w:id="1631394407">
      <w:bodyDiv w:val="1"/>
      <w:marLeft w:val="0"/>
      <w:marRight w:val="0"/>
      <w:marTop w:val="0"/>
      <w:marBottom w:val="0"/>
      <w:divBdr>
        <w:top w:val="none" w:sz="0" w:space="0" w:color="auto"/>
        <w:left w:val="none" w:sz="0" w:space="0" w:color="auto"/>
        <w:bottom w:val="none" w:sz="0" w:space="0" w:color="auto"/>
        <w:right w:val="none" w:sz="0" w:space="0" w:color="auto"/>
      </w:divBdr>
    </w:div>
    <w:div w:id="1864898066">
      <w:bodyDiv w:val="1"/>
      <w:marLeft w:val="0"/>
      <w:marRight w:val="0"/>
      <w:marTop w:val="0"/>
      <w:marBottom w:val="0"/>
      <w:divBdr>
        <w:top w:val="none" w:sz="0" w:space="0" w:color="auto"/>
        <w:left w:val="none" w:sz="0" w:space="0" w:color="auto"/>
        <w:bottom w:val="none" w:sz="0" w:space="0" w:color="auto"/>
        <w:right w:val="none" w:sz="0" w:space="0" w:color="auto"/>
      </w:divBdr>
      <w:divsChild>
        <w:div w:id="61035963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96501A-F3A5-44C1-8C61-86F777642E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2895</Words>
  <Characters>18244</Characters>
  <Application>Microsoft Office Word</Application>
  <DocSecurity>0</DocSecurity>
  <Lines>152</Lines>
  <Paragraphs>4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aetsklinikum Freiburg</Company>
  <LinksUpToDate>false</LinksUpToDate>
  <CharactersWithSpaces>21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evener</dc:creator>
  <cp:keywords/>
  <cp:lastModifiedBy>Giese, Daniel</cp:lastModifiedBy>
  <cp:revision>9</cp:revision>
  <dcterms:created xsi:type="dcterms:W3CDTF">2023-03-27T10:33:00Z</dcterms:created>
  <dcterms:modified xsi:type="dcterms:W3CDTF">2023-03-28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ff6dbec8-95a8-4638-9f5f-bd076536645c_Enabled">
    <vt:lpwstr>true</vt:lpwstr>
  </property>
  <property fmtid="{D5CDD505-2E9C-101B-9397-08002B2CF9AE}" pid="3" name="MSIP_Label_ff6dbec8-95a8-4638-9f5f-bd076536645c_SetDate">
    <vt:lpwstr>2023-03-28T07:22:49Z</vt:lpwstr>
  </property>
  <property fmtid="{D5CDD505-2E9C-101B-9397-08002B2CF9AE}" pid="4" name="MSIP_Label_ff6dbec8-95a8-4638-9f5f-bd076536645c_Method">
    <vt:lpwstr>Standard</vt:lpwstr>
  </property>
  <property fmtid="{D5CDD505-2E9C-101B-9397-08002B2CF9AE}" pid="5" name="MSIP_Label_ff6dbec8-95a8-4638-9f5f-bd076536645c_Name">
    <vt:lpwstr>Restricted - Default</vt:lpwstr>
  </property>
  <property fmtid="{D5CDD505-2E9C-101B-9397-08002B2CF9AE}" pid="6" name="MSIP_Label_ff6dbec8-95a8-4638-9f5f-bd076536645c_SiteId">
    <vt:lpwstr>5dbf1add-202a-4b8d-815b-bf0fb024e033</vt:lpwstr>
  </property>
  <property fmtid="{D5CDD505-2E9C-101B-9397-08002B2CF9AE}" pid="7" name="MSIP_Label_ff6dbec8-95a8-4638-9f5f-bd076536645c_ActionId">
    <vt:lpwstr>c5c5a9f8-afdc-43a0-982e-502308863acc</vt:lpwstr>
  </property>
  <property fmtid="{D5CDD505-2E9C-101B-9397-08002B2CF9AE}" pid="8" name="MSIP_Label_ff6dbec8-95a8-4638-9f5f-bd076536645c_ContentBits">
    <vt:lpwstr>0</vt:lpwstr>
  </property>
</Properties>
</file>